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63D5D3" w14:textId="77777777" w:rsidR="00052EBD" w:rsidRPr="00F3694F" w:rsidRDefault="00052EBD" w:rsidP="00052EBD">
      <w:pPr>
        <w:pStyle w:val="Judul1"/>
        <w:rPr>
          <w:b/>
          <w:bCs w:val="0"/>
          <w:lang w:val="en-US"/>
        </w:rPr>
      </w:pPr>
      <w:bookmarkStart w:id="0" w:name="_Toc159507417"/>
      <w:r w:rsidRPr="00F3694F">
        <w:rPr>
          <w:b/>
          <w:bCs w:val="0"/>
          <w:lang w:val="en-US"/>
        </w:rPr>
        <w:t>DAFTAR PUSTAKA</w:t>
      </w:r>
      <w:bookmarkEnd w:id="0"/>
    </w:p>
    <w:p w14:paraId="150EDDB1" w14:textId="77777777" w:rsidR="00052EBD" w:rsidRDefault="00052EBD" w:rsidP="00052EB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65B8133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Apriliyanto, P., &amp; Mahendra, A. (2014). Analisis variabel proses produk pengecoran logam menggunakan cetakan sand casting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Jurnal Teknik Mesin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594B79">
        <w:rPr>
          <w:rFonts w:ascii="Times New Roman" w:hAnsi="Times New Roman" w:cs="Times New Roman"/>
          <w:noProof/>
          <w:sz w:val="24"/>
          <w:szCs w:val="24"/>
        </w:rPr>
        <w:t>(02), 70–78.</w:t>
      </w:r>
    </w:p>
    <w:p w14:paraId="2F7880AF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CED767E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Ayup Tri Andika. (2022). Article Review: Analisis Jenis-Jenis Teknik Pengecoran Logam Berdasarkan Jenis Cetakannya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ENOTEK : Jurnal Energi Dan Inovasi Teknologi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94B79">
        <w:rPr>
          <w:rFonts w:ascii="Times New Roman" w:hAnsi="Times New Roman" w:cs="Times New Roman"/>
          <w:noProof/>
          <w:sz w:val="24"/>
          <w:szCs w:val="24"/>
        </w:rPr>
        <w:t>(2), 17–20. https://doi.org/10.30606/enotek.v1i2.1272</w:t>
      </w:r>
    </w:p>
    <w:p w14:paraId="7CE78D19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A1CE34E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Mugiono, Lagiyono, &amp; Rusnoto. (2013). Pengaruh Penambahan Mg terhadap Sifat Kekerasan dan Kekuatan Impak serta Struktur Mikro pada Paduan Al-Si Berbasis Material Piston Bekas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Jurnal Teknik Mesin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94B79">
        <w:rPr>
          <w:rFonts w:ascii="Times New Roman" w:hAnsi="Times New Roman" w:cs="Times New Roman"/>
          <w:noProof/>
          <w:sz w:val="24"/>
          <w:szCs w:val="24"/>
        </w:rPr>
        <w:t>, 1–6.</w:t>
      </w:r>
    </w:p>
    <w:p w14:paraId="2148FE7B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85771AE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Rusnoto. (2013)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STUDI KEKUATAN IMPAK PADA PENGECORAN PADUAL Al-Si ( PISTON BEKAS ) DENGAN PENAMBAHAN UNSUR Mg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94B79">
        <w:rPr>
          <w:rFonts w:ascii="Times New Roman" w:hAnsi="Times New Roman" w:cs="Times New Roman"/>
          <w:noProof/>
          <w:sz w:val="24"/>
          <w:szCs w:val="24"/>
        </w:rPr>
        <w:t>(2), 24–28.</w:t>
      </w:r>
    </w:p>
    <w:p w14:paraId="1DB0CE25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2E1222E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Shomad, M. A., &amp; Jordianshah, A. A. (2020). Pengaruh Penambahan Unsur Magnesium pada Paduan Aluminium dari Bahan Piston Bekas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Teknoin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594B79">
        <w:rPr>
          <w:rFonts w:ascii="Times New Roman" w:hAnsi="Times New Roman" w:cs="Times New Roman"/>
          <w:noProof/>
          <w:sz w:val="24"/>
          <w:szCs w:val="24"/>
        </w:rPr>
        <w:t>(1), 75–82. https://doi.org/10.20885/teknoin.vol26.iss1.art8</w:t>
      </w:r>
    </w:p>
    <w:p w14:paraId="31E91627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603AF08" w14:textId="77777777" w:rsidR="00052EBD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Wijoyo, Pratama, D. T. A., &amp; Darojad, M. W. (2017). Pengaruh Penambahan 12%Mg Hasil Remelting Aluminium Velg Bekas terhadap Fluidity dan Kekerasan dengan Variasi Temperatur Tuang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Prosiding SNATIF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2013</w:t>
      </w:r>
      <w:r w:rsidRPr="00594B79">
        <w:rPr>
          <w:rFonts w:ascii="Times New Roman" w:hAnsi="Times New Roman" w:cs="Times New Roman"/>
          <w:noProof/>
          <w:sz w:val="24"/>
          <w:szCs w:val="24"/>
        </w:rPr>
        <w:t>, 611–616.</w:t>
      </w:r>
    </w:p>
    <w:p w14:paraId="665EB014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995D7DD" w14:textId="77777777" w:rsidR="00052EBD" w:rsidRPr="00594B79" w:rsidRDefault="00052EBD" w:rsidP="00052E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Wilastari, S., AP, B., &amp; Nugroho, S. (2011). Pengaruh Variasi Kecepatan Putar Dalam Metode Stir Casting Terhadap Sifat Kekerasan Al- Sic Untuk Aplikasi Blok Rem Kereta Api.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Majalah Ilmiah Gema Maritim</w:t>
      </w:r>
      <w:r w:rsidRPr="00594B7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94B79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94B79">
        <w:rPr>
          <w:rFonts w:ascii="Times New Roman" w:hAnsi="Times New Roman" w:cs="Times New Roman"/>
          <w:noProof/>
          <w:sz w:val="24"/>
          <w:szCs w:val="24"/>
        </w:rPr>
        <w:t>(1), 1–7. https://doi.org/10.37612/gema-maritim.v13i1.15</w:t>
      </w:r>
    </w:p>
    <w:p w14:paraId="64872900" w14:textId="77777777" w:rsidR="00052EBD" w:rsidRDefault="00052EBD" w:rsidP="00052EBD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</w:p>
    <w:p w14:paraId="303CDE89" w14:textId="77777777" w:rsidR="00052EBD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ogam Berdasarkan Jenis Cetakannya. ENOTEK: Jurnal Energi Dan Inovasi Teknologi, 1(2), 17-20.</w:t>
      </w:r>
    </w:p>
    <w:p w14:paraId="2A31F913" w14:textId="77777777" w:rsidR="00052EBD" w:rsidRDefault="00052EBD" w:rsidP="00052EBD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A2D166F" w14:textId="77777777" w:rsidR="00052EBD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 xml:space="preserve">Budiyanto, E., Nugroho, E., &amp; Zainudin, A. (2018). Uji ketahanan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atik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luminium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crap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asil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emelting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iston bekas menggunakan alat uji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atik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ipe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otary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ending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urbo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.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rogr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ud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proofErr w:type="spellStart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ek</w:t>
      </w:r>
      <w:proofErr w:type="spellEnd"/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Mesin, 7(1).</w:t>
      </w:r>
    </w:p>
    <w:p w14:paraId="0EC27393" w14:textId="77777777" w:rsidR="00052EBD" w:rsidRDefault="00052EBD" w:rsidP="00052EBD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4D87A4F" w14:textId="77777777" w:rsidR="00052EBD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Qohar, A., Sugita, I. K. G., &amp; </w:t>
      </w:r>
      <w:proofErr w:type="spellStart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okantara</w:t>
      </w:r>
      <w:proofErr w:type="spellEnd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I. P. (2017). Pengaruh Permeabilitas dan Temperatur Tuang Terhadap Cacat dan Densitas Hasil Pengecoran Aluminium Silikon (Al-Si) Menggunakan </w:t>
      </w:r>
      <w:proofErr w:type="spellStart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and</w:t>
      </w:r>
      <w:proofErr w:type="spellEnd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sting</w:t>
      </w:r>
      <w:proofErr w:type="spellEnd"/>
      <w:r w:rsidRPr="008F648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Jurnal Ilmiah Teknik Desain Mekanika, 6(1), 1-6.</w:t>
      </w:r>
    </w:p>
    <w:p w14:paraId="0FD9137A" w14:textId="77777777" w:rsidR="00052EBD" w:rsidRDefault="00052EBD" w:rsidP="00052EBD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15CCDC94" w14:textId="77777777" w:rsidR="00052EBD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55F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dwin Lee, 2017. “Empat Aplikasi Utama Untuk Paduan Magnesium”. </w:t>
      </w:r>
      <w:hyperlink r:id="rId5" w:history="1">
        <w:r w:rsidRPr="00C87ED2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http://m.id.wfcalcium.com/info/four-main-aplication-fields-for- magnesium-all-20896215.html</w:t>
        </w:r>
      </w:hyperlink>
      <w:r w:rsidRPr="00C87ED2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6F36E883" w14:textId="77777777" w:rsidR="00052EBD" w:rsidRDefault="00052EBD" w:rsidP="00052EBD">
      <w:pPr>
        <w:spacing w:after="0"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2882E61F" w14:textId="77777777" w:rsidR="00052EBD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amdi Abdul Hakim 2011 “Pengaruh Temperatur Penuangan Terhadap Sifat Ketangguhan Impak (</w:t>
      </w:r>
      <w:proofErr w:type="spellStart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mpact</w:t>
      </w:r>
      <w:proofErr w:type="spellEnd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oughness</w:t>
      </w:r>
      <w:proofErr w:type="spellEnd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) Dan Kekerasan (</w:t>
      </w:r>
      <w:proofErr w:type="spellStart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ardness</w:t>
      </w:r>
      <w:proofErr w:type="spellEnd"/>
      <w:r w:rsidRPr="004457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) Aluminium Sekrap Ditambah Silikon 5%”. Departemen Teknik Mesin, Universitas Sumatera Utara, Medan.</w:t>
      </w:r>
    </w:p>
    <w:p w14:paraId="40C308E8" w14:textId="77777777" w:rsidR="00052EBD" w:rsidRDefault="00052EBD" w:rsidP="00052EBD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1539775D" w14:textId="77777777" w:rsidR="00052EBD" w:rsidRPr="00924915" w:rsidRDefault="00052EBD" w:rsidP="00052EBD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spellStart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ilastari</w:t>
      </w:r>
      <w:proofErr w:type="spellEnd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S., </w:t>
      </w:r>
      <w:proofErr w:type="spellStart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ayuseno</w:t>
      </w:r>
      <w:proofErr w:type="spellEnd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A. P., &amp; Nugroho, S. (2011). Pengaruh variasi kecepatan putar dalam metode </w:t>
      </w:r>
      <w:proofErr w:type="spellStart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ir</w:t>
      </w:r>
      <w:proofErr w:type="spellEnd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sting</w:t>
      </w:r>
      <w:proofErr w:type="spellEnd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erhadap sifat kekerasan </w:t>
      </w:r>
      <w:proofErr w:type="spellStart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-sic</w:t>
      </w:r>
      <w:proofErr w:type="spellEnd"/>
      <w:r w:rsidRPr="009A09E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untuk aplikasi blok rem kereta api. Majalah Ilmiah Gema Maritim, 13(1), 1-7.</w:t>
      </w:r>
    </w:p>
    <w:p w14:paraId="58A4DE69" w14:textId="77777777" w:rsidR="00052EBD" w:rsidRDefault="00052EBD" w:rsidP="00052EBD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p w14:paraId="47F541C1" w14:textId="77777777" w:rsidR="00052EBD" w:rsidRDefault="00052EBD" w:rsidP="00052EBD">
      <w:pPr>
        <w:pStyle w:val="Judul2"/>
        <w:numPr>
          <w:ilvl w:val="0"/>
          <w:numId w:val="0"/>
        </w:numPr>
        <w:ind w:left="720"/>
        <w:jc w:val="center"/>
      </w:pPr>
      <w:bookmarkStart w:id="1" w:name="_Toc159507418"/>
      <w:r w:rsidRPr="00012374">
        <w:lastRenderedPageBreak/>
        <w:t>LAMPIRAN</w:t>
      </w:r>
      <w:bookmarkEnd w:id="1"/>
    </w:p>
    <w:p w14:paraId="26E85A43" w14:textId="77777777" w:rsidR="00052EBD" w:rsidRPr="006E03A7" w:rsidRDefault="00052EBD" w:rsidP="00052EBD">
      <w:pPr>
        <w:pStyle w:val="Judul2"/>
        <w:numPr>
          <w:ilvl w:val="0"/>
          <w:numId w:val="49"/>
        </w:numPr>
      </w:pPr>
      <w:bookmarkStart w:id="2" w:name="_Toc159507419"/>
      <w:r w:rsidRPr="006E03A7">
        <w:t>Pengolahan hasil pengujian material</w:t>
      </w:r>
      <w:bookmarkEnd w:id="2"/>
    </w:p>
    <w:p w14:paraId="3ADB8B51" w14:textId="77777777" w:rsidR="00052EBD" w:rsidRDefault="00052EBD" w:rsidP="00052EB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1. Pengujian tarik</w:t>
      </w:r>
    </w:p>
    <w:p w14:paraId="137C6723" w14:textId="77777777" w:rsidR="00052EBD" w:rsidRPr="005C5C4E" w:rsidRDefault="00052EBD" w:rsidP="00052EBD">
      <w:pPr>
        <w:spacing w:line="360" w:lineRule="auto"/>
        <w:ind w:left="100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Pengolahan data nilai keku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C5C4E">
        <w:rPr>
          <w:rFonts w:ascii="Times New Roman" w:hAnsi="Times New Roman" w:cs="Times New Roman"/>
          <w:sz w:val="24"/>
          <w:szCs w:val="24"/>
        </w:rPr>
        <w:t>tan tarik piston bekas (</w:t>
      </w:r>
      <w:proofErr w:type="spellStart"/>
      <w:r w:rsidRPr="005C5C4E">
        <w:rPr>
          <w:rFonts w:ascii="Times New Roman" w:hAnsi="Times New Roman" w:cs="Times New Roman"/>
          <w:sz w:val="24"/>
          <w:szCs w:val="24"/>
        </w:rPr>
        <w:t>raw</w:t>
      </w:r>
      <w:proofErr w:type="spellEnd"/>
      <w:r w:rsidRPr="005C5C4E">
        <w:rPr>
          <w:rFonts w:ascii="Times New Roman" w:hAnsi="Times New Roman" w:cs="Times New Roman"/>
          <w:sz w:val="24"/>
          <w:szCs w:val="24"/>
        </w:rPr>
        <w:t xml:space="preserve"> material) pengujian spesimen kesatu.</w:t>
      </w:r>
    </w:p>
    <w:p w14:paraId="268D72D9" w14:textId="77777777" w:rsidR="00052EBD" w:rsidRPr="005C5C4E" w:rsidRDefault="00052EBD" w:rsidP="00052EBD">
      <w:pPr>
        <w:spacing w:line="360" w:lineRule="auto"/>
        <w:ind w:left="-993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Pmax =9,65KN </m:t>
          </m:r>
        </m:oMath>
      </m:oMathPara>
    </w:p>
    <w:p w14:paraId="1B7BAD1A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9,65×1000 </m:t>
          </m:r>
        </m:oMath>
      </m:oMathPara>
    </w:p>
    <w:p w14:paraId="72AC6FBF" w14:textId="77777777" w:rsidR="00052EBD" w:rsidRPr="005C5C4E" w:rsidRDefault="00052EBD" w:rsidP="00052EBD">
      <w:pPr>
        <w:spacing w:line="360" w:lineRule="auto"/>
        <w:ind w:left="-142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9,650N </m:t>
          </m:r>
        </m:oMath>
      </m:oMathPara>
    </w:p>
    <w:p w14:paraId="5C47E028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Mencari luas penampang spesimen:</w:t>
      </w:r>
    </w:p>
    <w:p w14:paraId="4C6F3C6A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=panjang×Lebar </m:t>
          </m:r>
        </m:oMath>
      </m:oMathPara>
    </w:p>
    <w:p w14:paraId="626D9F33" w14:textId="77777777" w:rsidR="00052EBD" w:rsidRPr="005C5C4E" w:rsidRDefault="00052EBD" w:rsidP="00052EBD">
      <w:pPr>
        <w:spacing w:line="360" w:lineRule="auto"/>
        <w:ind w:left="567" w:firstLine="1134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0,00×</m:t>
          </m:r>
          <m:r>
            <w:rPr>
              <w:rFonts w:ascii="Cambria Math" w:hAnsi="Cambria Math" w:cs="Times New Roman"/>
              <w:sz w:val="24"/>
              <w:szCs w:val="24"/>
            </w:rPr>
            <m:t>12,19</m:t>
          </m:r>
        </m:oMath>
      </m:oMathPara>
    </w:p>
    <w:p w14:paraId="22814890" w14:textId="77777777" w:rsidR="00052EBD" w:rsidRPr="005C5C4E" w:rsidRDefault="00052EBD" w:rsidP="00052EBD">
      <w:pPr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21,90</m:t>
          </m:r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54C97867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Mencari tegangan tarik:</w:t>
      </w:r>
    </w:p>
    <w:p w14:paraId="501CFB2E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02DD05E8" w14:textId="77777777" w:rsidR="00052EBD" w:rsidRPr="005C5C4E" w:rsidRDefault="00052EBD" w:rsidP="00052EBD">
      <w:pPr>
        <w:spacing w:line="360" w:lineRule="auto"/>
        <w:ind w:left="567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9,650 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21,90</m:t>
              </m:r>
            </m:den>
          </m:f>
        </m:oMath>
      </m:oMathPara>
    </w:p>
    <w:p w14:paraId="743841DC" w14:textId="77777777" w:rsidR="00052EBD" w:rsidRPr="005C5C4E" w:rsidRDefault="00052EBD" w:rsidP="00052EBD">
      <w:pPr>
        <w:spacing w:line="360" w:lineRule="auto"/>
        <w:ind w:left="1418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=79,16 Mpa/mm²</m:t>
          </m:r>
        </m:oMath>
      </m:oMathPara>
    </w:p>
    <w:p w14:paraId="2D43980D" w14:textId="77777777" w:rsidR="00052EBD" w:rsidRPr="005C5C4E" w:rsidRDefault="00052EBD" w:rsidP="00052EBD">
      <w:pPr>
        <w:spacing w:line="360" w:lineRule="auto"/>
        <w:ind w:left="100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Pengolahan data nilai keku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C5C4E">
        <w:rPr>
          <w:rFonts w:ascii="Times New Roman" w:hAnsi="Times New Roman" w:cs="Times New Roman"/>
          <w:sz w:val="24"/>
          <w:szCs w:val="24"/>
        </w:rPr>
        <w:t>tan tarik piston bekas (</w:t>
      </w:r>
      <w:proofErr w:type="spellStart"/>
      <w:r w:rsidRPr="005C5C4E">
        <w:rPr>
          <w:rFonts w:ascii="Times New Roman" w:hAnsi="Times New Roman" w:cs="Times New Roman"/>
          <w:sz w:val="24"/>
          <w:szCs w:val="24"/>
        </w:rPr>
        <w:t>raw</w:t>
      </w:r>
      <w:proofErr w:type="spellEnd"/>
      <w:r w:rsidRPr="005C5C4E">
        <w:rPr>
          <w:rFonts w:ascii="Times New Roman" w:hAnsi="Times New Roman" w:cs="Times New Roman"/>
          <w:sz w:val="24"/>
          <w:szCs w:val="24"/>
        </w:rPr>
        <w:t xml:space="preserve"> material) pengujian spesimen kedua.</w:t>
      </w:r>
    </w:p>
    <w:p w14:paraId="152CF055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Pmax =8,28KN </m:t>
          </m:r>
        </m:oMath>
      </m:oMathPara>
    </w:p>
    <w:p w14:paraId="780CBCE6" w14:textId="77777777" w:rsidR="00052EBD" w:rsidRPr="005C5C4E" w:rsidRDefault="00052EBD" w:rsidP="00052EBD">
      <w:pPr>
        <w:spacing w:line="360" w:lineRule="auto"/>
        <w:ind w:left="1418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8,28×1000 </m:t>
          </m:r>
        </m:oMath>
      </m:oMathPara>
    </w:p>
    <w:p w14:paraId="1BB7C376" w14:textId="77777777" w:rsidR="00052EBD" w:rsidRPr="005C5C4E" w:rsidRDefault="00052EBD" w:rsidP="00052EBD">
      <w:pPr>
        <w:spacing w:line="360" w:lineRule="auto"/>
        <w:ind w:left="993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8,280N </m:t>
          </m:r>
        </m:oMath>
      </m:oMathPara>
    </w:p>
    <w:p w14:paraId="73D23BBD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lastRenderedPageBreak/>
        <w:t>Mencari luas penampang spesimen</w:t>
      </w:r>
    </w:p>
    <w:p w14:paraId="634AB280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=panjang×Lebar </m:t>
          </m:r>
        </m:oMath>
      </m:oMathPara>
    </w:p>
    <w:p w14:paraId="43AEC79E" w14:textId="77777777" w:rsidR="00052EBD" w:rsidRPr="005C5C4E" w:rsidRDefault="00052EBD" w:rsidP="00052EBD">
      <w:pPr>
        <w:spacing w:line="360" w:lineRule="auto"/>
        <w:ind w:left="567" w:firstLine="437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0,31×</m:t>
          </m:r>
          <m:r>
            <w:rPr>
              <w:rFonts w:ascii="Cambria Math" w:hAnsi="Cambria Math" w:cs="Times New Roman"/>
              <w:sz w:val="24"/>
              <w:szCs w:val="24"/>
            </w:rPr>
            <m:t>12,27</m:t>
          </m:r>
        </m:oMath>
      </m:oMathPara>
    </w:p>
    <w:p w14:paraId="232CE08D" w14:textId="77777777" w:rsidR="00052EBD" w:rsidRPr="005C5C4E" w:rsidRDefault="00052EBD" w:rsidP="00052EBD">
      <w:pPr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26,50</m:t>
          </m:r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0BAF4722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Mencari tegangan tarik:</w:t>
      </w:r>
    </w:p>
    <w:p w14:paraId="5E48A8E2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2483D586" w14:textId="77777777" w:rsidR="00052EBD" w:rsidRPr="005C5C4E" w:rsidRDefault="00052EBD" w:rsidP="00052EBD">
      <w:pPr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8,280 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26,50</m:t>
              </m:r>
            </m:den>
          </m:f>
        </m:oMath>
      </m:oMathPara>
    </w:p>
    <w:p w14:paraId="70A32CF9" w14:textId="77777777" w:rsidR="00052EBD" w:rsidRPr="005C5C4E" w:rsidRDefault="00052EBD" w:rsidP="00052EBD">
      <w:pPr>
        <w:spacing w:line="360" w:lineRule="auto"/>
        <w:ind w:left="127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=65,45 Mpa/mm²</m:t>
          </m:r>
        </m:oMath>
      </m:oMathPara>
    </w:p>
    <w:p w14:paraId="3F014E9C" w14:textId="77777777" w:rsidR="00052EBD" w:rsidRPr="005C5C4E" w:rsidRDefault="00052EBD" w:rsidP="00052EBD">
      <w:pPr>
        <w:spacing w:line="360" w:lineRule="auto"/>
        <w:ind w:left="100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Pengolahan data nilai keku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C5C4E">
        <w:rPr>
          <w:rFonts w:ascii="Times New Roman" w:hAnsi="Times New Roman" w:cs="Times New Roman"/>
          <w:sz w:val="24"/>
          <w:szCs w:val="24"/>
        </w:rPr>
        <w:t>tan tarik piston bekas (</w:t>
      </w:r>
      <w:proofErr w:type="spellStart"/>
      <w:r w:rsidRPr="005C5C4E">
        <w:rPr>
          <w:rFonts w:ascii="Times New Roman" w:hAnsi="Times New Roman" w:cs="Times New Roman"/>
          <w:sz w:val="24"/>
          <w:szCs w:val="24"/>
        </w:rPr>
        <w:t>raw</w:t>
      </w:r>
      <w:proofErr w:type="spellEnd"/>
      <w:r w:rsidRPr="005C5C4E">
        <w:rPr>
          <w:rFonts w:ascii="Times New Roman" w:hAnsi="Times New Roman" w:cs="Times New Roman"/>
          <w:sz w:val="24"/>
          <w:szCs w:val="24"/>
        </w:rPr>
        <w:t xml:space="preserve"> material) pengujian spesimen ketiga.</w:t>
      </w:r>
    </w:p>
    <w:p w14:paraId="30317DC8" w14:textId="77777777" w:rsidR="00052EBD" w:rsidRPr="005C5C4E" w:rsidRDefault="00052EBD" w:rsidP="00052EBD">
      <w:pPr>
        <w:spacing w:line="360" w:lineRule="auto"/>
        <w:ind w:left="-42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Pmax =9,09KN </m:t>
          </m:r>
        </m:oMath>
      </m:oMathPara>
    </w:p>
    <w:p w14:paraId="75B32397" w14:textId="77777777" w:rsidR="00052EBD" w:rsidRPr="005C5C4E" w:rsidRDefault="00052EBD" w:rsidP="00052EBD">
      <w:pPr>
        <w:spacing w:line="360" w:lineRule="auto"/>
        <w:ind w:left="709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9,09×1000 </m:t>
          </m:r>
        </m:oMath>
      </m:oMathPara>
    </w:p>
    <w:p w14:paraId="74695210" w14:textId="77777777" w:rsidR="00052EBD" w:rsidRPr="005C5C4E" w:rsidRDefault="00052EBD" w:rsidP="00052EBD">
      <w:pPr>
        <w:spacing w:line="36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9,090N </m:t>
          </m:r>
        </m:oMath>
      </m:oMathPara>
    </w:p>
    <w:p w14:paraId="077E138C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Mencari luas penampang spesimen</w:t>
      </w:r>
    </w:p>
    <w:p w14:paraId="0AC08C59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=panjang×Lebar </m:t>
          </m:r>
        </m:oMath>
      </m:oMathPara>
    </w:p>
    <w:p w14:paraId="17D4E570" w14:textId="77777777" w:rsidR="00052EBD" w:rsidRPr="005C5C4E" w:rsidRDefault="00052EBD" w:rsidP="00052EBD">
      <w:pPr>
        <w:spacing w:line="360" w:lineRule="auto"/>
        <w:ind w:left="567" w:firstLine="437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0,01×</m:t>
          </m:r>
          <m:r>
            <w:rPr>
              <w:rFonts w:ascii="Cambria Math" w:hAnsi="Cambria Math" w:cs="Times New Roman"/>
              <w:sz w:val="24"/>
              <w:szCs w:val="24"/>
            </w:rPr>
            <m:t>12,35</m:t>
          </m:r>
        </m:oMath>
      </m:oMathPara>
    </w:p>
    <w:p w14:paraId="5D72A884" w14:textId="77777777" w:rsidR="00052EBD" w:rsidRPr="005C5C4E" w:rsidRDefault="00052EBD" w:rsidP="00052EBD">
      <w:pPr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23,62</m:t>
          </m:r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12B7BDF3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t>Mencari tegangan tarik:</w:t>
      </w:r>
    </w:p>
    <w:p w14:paraId="2DFEDFA1" w14:textId="77777777" w:rsidR="00052EBD" w:rsidRPr="005C5C4E" w:rsidRDefault="00052EBD" w:rsidP="00052EBD">
      <w:pPr>
        <w:spacing w:line="360" w:lineRule="auto"/>
        <w:ind w:left="284" w:firstLine="720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25D600DA" w14:textId="77777777" w:rsidR="00052EBD" w:rsidRPr="005C5C4E" w:rsidRDefault="00052EBD" w:rsidP="00052EBD">
      <w:pPr>
        <w:spacing w:line="360" w:lineRule="auto"/>
        <w:ind w:left="567" w:firstLine="437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9,090 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23,62</m:t>
              </m:r>
            </m:den>
          </m:f>
        </m:oMath>
      </m:oMathPara>
    </w:p>
    <w:p w14:paraId="1DEB6B1D" w14:textId="77777777" w:rsidR="00052EBD" w:rsidRPr="005C5C4E" w:rsidRDefault="00052EBD" w:rsidP="00052EBD">
      <w:pPr>
        <w:spacing w:line="360" w:lineRule="auto"/>
        <w:ind w:left="1418" w:hanging="414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=73,53 Mpa/mm²</m:t>
          </m:r>
        </m:oMath>
      </m:oMathPara>
    </w:p>
    <w:p w14:paraId="6B78E8B0" w14:textId="77777777" w:rsidR="00052EBD" w:rsidRPr="005C5C4E" w:rsidRDefault="00052EBD" w:rsidP="00052EBD">
      <w:pPr>
        <w:spacing w:line="360" w:lineRule="auto"/>
        <w:ind w:left="100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C5C4E">
        <w:rPr>
          <w:rFonts w:ascii="Times New Roman" w:hAnsi="Times New Roman" w:cs="Times New Roman"/>
          <w:sz w:val="24"/>
          <w:szCs w:val="24"/>
        </w:rPr>
        <w:lastRenderedPageBreak/>
        <w:t>Pengolahan data nilai keku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C5C4E">
        <w:rPr>
          <w:rFonts w:ascii="Times New Roman" w:hAnsi="Times New Roman" w:cs="Times New Roman"/>
          <w:sz w:val="24"/>
          <w:szCs w:val="24"/>
        </w:rPr>
        <w:t>tan tarik variasi pen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C5C4E">
        <w:rPr>
          <w:rFonts w:ascii="Times New Roman" w:hAnsi="Times New Roman" w:cs="Times New Roman"/>
          <w:sz w:val="24"/>
          <w:szCs w:val="24"/>
        </w:rPr>
        <w:t>mbahan magnesium 2% pengujian spesimen kesatu.</w:t>
      </w:r>
    </w:p>
    <w:p w14:paraId="188387C6" w14:textId="77777777" w:rsidR="00052EBD" w:rsidRPr="005C5C4E" w:rsidRDefault="00052EBD" w:rsidP="00052EBD">
      <w:pPr>
        <w:spacing w:line="360" w:lineRule="auto"/>
        <w:ind w:left="-851" w:firstLine="1997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Pmax =11,09KN </m:t>
          </m:r>
        </m:oMath>
      </m:oMathPara>
    </w:p>
    <w:p w14:paraId="08FC76B3" w14:textId="77777777" w:rsidR="00052EBD" w:rsidRPr="005C5C4E" w:rsidRDefault="00052EBD" w:rsidP="00052EBD">
      <w:pPr>
        <w:spacing w:line="360" w:lineRule="auto"/>
        <w:ind w:left="284" w:firstLine="1996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11,09×1000 </m:t>
          </m:r>
        </m:oMath>
      </m:oMathPara>
    </w:p>
    <w:p w14:paraId="5862543E" w14:textId="77777777" w:rsidR="00052EBD" w:rsidRPr="005C5C4E" w:rsidRDefault="00052EBD" w:rsidP="00052EBD">
      <w:pPr>
        <w:spacing w:line="360" w:lineRule="auto"/>
        <w:ind w:left="-284" w:firstLine="2422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=11,090N </m:t>
          </m:r>
        </m:oMath>
      </m:oMathPara>
    </w:p>
    <w:p w14:paraId="4F46B699" w14:textId="77777777" w:rsidR="00052EBD" w:rsidRPr="005C5C4E" w:rsidRDefault="00052EBD" w:rsidP="00052EBD">
      <w:pPr>
        <w:spacing w:line="360" w:lineRule="auto"/>
        <w:ind w:left="-284" w:firstLine="2422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5C5C4E">
        <w:rPr>
          <w:rFonts w:ascii="Times New Roman" w:eastAsiaTheme="minorEastAsia" w:hAnsi="Times New Roman" w:cs="Times New Roman"/>
          <w:sz w:val="24"/>
          <w:szCs w:val="24"/>
        </w:rPr>
        <w:t>Mencari luas penampang spesimen</w:t>
      </w:r>
    </w:p>
    <w:p w14:paraId="66D7F0E2" w14:textId="77777777" w:rsidR="00052EBD" w:rsidRPr="005C5C4E" w:rsidRDefault="00052EBD" w:rsidP="00052EBD">
      <w:pPr>
        <w:spacing w:line="360" w:lineRule="auto"/>
        <w:ind w:left="142" w:hanging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=Panjang×Lebar </m:t>
          </m:r>
        </m:oMath>
      </m:oMathPara>
    </w:p>
    <w:p w14:paraId="0540FE20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Cambria Math" w:eastAsia="Times New Roman" w:hAnsi="Cambria Math" w:cs="Times New Roman"/>
              <w:color w:val="000000"/>
              <w:sz w:val="24"/>
              <w:szCs w:val="24"/>
              <w:lang w:eastAsia="id-ID"/>
            </w:rPr>
            <m:t>10,03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×</m:t>
          </m:r>
          <m:r>
            <w:rPr>
              <w:rFonts w:ascii="Cambria Math" w:hAnsi="Cambria Math" w:cs="Times New Roman"/>
              <w:sz w:val="24"/>
              <w:szCs w:val="24"/>
            </w:rPr>
            <m:t>12,14</m:t>
          </m:r>
        </m:oMath>
      </m:oMathPara>
    </w:p>
    <w:p w14:paraId="2961B3F2" w14:textId="77777777" w:rsidR="00052EBD" w:rsidRPr="005C5C4E" w:rsidRDefault="00052EBD" w:rsidP="00052EBD">
      <w:pPr>
        <w:spacing w:line="360" w:lineRule="auto"/>
        <w:ind w:left="142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121,76</m:t>
          </m:r>
          <m:sSup>
            <m:s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m:oMathPara>
    </w:p>
    <w:p w14:paraId="244105BC" w14:textId="77777777" w:rsidR="00052EBD" w:rsidRPr="005C5C4E" w:rsidRDefault="00052EBD" w:rsidP="00052EBD">
      <w:pPr>
        <w:spacing w:line="360" w:lineRule="auto"/>
        <w:ind w:left="1866" w:firstLine="29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5C5C4E">
        <w:rPr>
          <w:rFonts w:ascii="Times New Roman" w:eastAsiaTheme="minorEastAsia" w:hAnsi="Times New Roman" w:cs="Times New Roman"/>
          <w:sz w:val="24"/>
          <w:szCs w:val="24"/>
        </w:rPr>
        <w:t>Mencari tegangan tarik:</w:t>
      </w:r>
    </w:p>
    <w:p w14:paraId="6D85C753" w14:textId="77777777" w:rsidR="00052EBD" w:rsidRPr="005C5C4E" w:rsidRDefault="00052EBD" w:rsidP="00052EBD">
      <w:pPr>
        <w:spacing w:line="360" w:lineRule="auto"/>
        <w:ind w:left="-426"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σ</m:t>
          </m:r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f>
            <m:fPr>
              <m:ctrlPr>
                <w:rPr>
                  <w:rFonts w:ascii="Cambria Math" w:hAnsi="Times New Roman" w:cs="Times New Roman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sz w:val="24"/>
                  <w:szCs w:val="24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p>
              </m:sSup>
            </m:den>
          </m:f>
          <m: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</m:oMath>
      </m:oMathPara>
    </w:p>
    <w:p w14:paraId="403CA6AD" w14:textId="77777777" w:rsidR="00052EBD" w:rsidRPr="005C5C4E" w:rsidRDefault="00052EBD" w:rsidP="00052EBD">
      <w:pPr>
        <w:spacing w:line="360" w:lineRule="auto"/>
        <w:ind w:firstLine="426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f>
            <m:fPr>
              <m:ctrlPr>
                <w:rPr>
                  <w:rFonts w:ascii="Cambria Math" w:hAnsi="Times New Roman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1,090</m:t>
              </m:r>
              <m:r>
                <w:rPr>
                  <w:rFonts w:ascii="Cambria Math" w:hAnsi="Times New Roman" w:cs="Times New Roman"/>
                  <w:sz w:val="24"/>
                  <w:szCs w:val="24"/>
                </w:rPr>
                <m:t xml:space="preserve"> </m:t>
              </m:r>
            </m:num>
            <m:den>
              <m:r>
                <w:rPr>
                  <w:rFonts w:ascii="Cambria Math" w:hAnsi="Times New Roman" w:cs="Times New Roman"/>
                  <w:sz w:val="24"/>
                  <w:szCs w:val="24"/>
                </w:rPr>
                <m:t>121,764</m:t>
              </m:r>
            </m:den>
          </m:f>
        </m:oMath>
      </m:oMathPara>
    </w:p>
    <w:p w14:paraId="71D3077F" w14:textId="77777777" w:rsidR="00052EBD" w:rsidRPr="005C5C4E" w:rsidRDefault="00052EBD" w:rsidP="00052EBD">
      <w:pPr>
        <w:spacing w:line="360" w:lineRule="auto"/>
        <w:ind w:left="709" w:hanging="2127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Times New Roman" w:cs="Times New Roman"/>
              <w:sz w:val="24"/>
              <w:szCs w:val="24"/>
            </w:rPr>
            <m:t xml:space="preserve"> 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hAnsi="Times New Roman" w:cs="Times New Roman"/>
              <w:sz w:val="24"/>
              <w:szCs w:val="24"/>
            </w:rPr>
            <m:t>91,08 Mpa/mm</m:t>
          </m:r>
          <m:r>
            <w:rPr>
              <w:rFonts w:ascii="Cambria Math" w:hAnsi="Cambria Math" w:cs="Times New Roman"/>
              <w:sz w:val="24"/>
              <w:szCs w:val="24"/>
            </w:rPr>
            <m:t>²</m:t>
          </m:r>
        </m:oMath>
      </m:oMathPara>
    </w:p>
    <w:p w14:paraId="47D38C5F" w14:textId="77777777" w:rsidR="00052EBD" w:rsidRPr="005C5C4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19BCEE75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2% pengujian spesimen kedua.</w:t>
      </w:r>
    </w:p>
    <w:p w14:paraId="0014BF19" w14:textId="77777777" w:rsidR="00052EBD" w:rsidRPr="005C5C4E" w:rsidRDefault="00052EBD" w:rsidP="00052EBD">
      <w:pPr>
        <w:spacing w:line="360" w:lineRule="auto"/>
        <w:ind w:left="-113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2,99KN </m:t>
          </m:r>
        </m:oMath>
      </m:oMathPara>
    </w:p>
    <w:p w14:paraId="36F3C53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,99×1000 </m:t>
          </m:r>
        </m:oMath>
      </m:oMathPara>
    </w:p>
    <w:p w14:paraId="40E1FCD1" w14:textId="77777777" w:rsidR="00052EBD" w:rsidRPr="005C5C4E" w:rsidRDefault="00052EBD" w:rsidP="00052EBD">
      <w:pPr>
        <w:spacing w:line="360" w:lineRule="auto"/>
        <w:ind w:left="-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,990N </m:t>
          </m:r>
        </m:oMath>
      </m:oMathPara>
    </w:p>
    <w:p w14:paraId="38ACAEA0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53B3FBA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3ACA131B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08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49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754BB9B0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125,899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751F8EB1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56B222F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0AF3877E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2,99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5,899</m:t>
              </m:r>
            </m:den>
          </m:f>
        </m:oMath>
      </m:oMathPara>
    </w:p>
    <w:p w14:paraId="3BA19DA1" w14:textId="77777777" w:rsidR="00052EBD" w:rsidRPr="005C5C4E" w:rsidRDefault="00052EBD" w:rsidP="00052EBD">
      <w:pPr>
        <w:spacing w:line="360" w:lineRule="auto"/>
        <w:ind w:left="1276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103,18Mpa/mm²</m:t>
          </m:r>
        </m:oMath>
      </m:oMathPara>
    </w:p>
    <w:p w14:paraId="4228ED73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2% pengujian spesimen ketiga.</w:t>
      </w:r>
    </w:p>
    <w:p w14:paraId="372A24F4" w14:textId="77777777" w:rsidR="00052EBD" w:rsidRPr="005C5C4E" w:rsidRDefault="00052EBD" w:rsidP="00052EBD">
      <w:pPr>
        <w:spacing w:line="360" w:lineRule="auto"/>
        <w:ind w:left="-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1,83KN </m:t>
          </m:r>
        </m:oMath>
      </m:oMathPara>
    </w:p>
    <w:p w14:paraId="66D865C0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1,83×1000 </m:t>
          </m:r>
        </m:oMath>
      </m:oMathPara>
    </w:p>
    <w:p w14:paraId="16C4710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1,830N </m:t>
          </m:r>
        </m:oMath>
      </m:oMathPara>
    </w:p>
    <w:p w14:paraId="09312A88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3E39691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3B816E59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04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37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6F7321BF" w14:textId="77777777" w:rsidR="00052EBD" w:rsidRPr="005C5C4E" w:rsidRDefault="00052EBD" w:rsidP="00052EBD">
      <w:pPr>
        <w:spacing w:line="360" w:lineRule="auto"/>
        <w:ind w:left="142" w:hanging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24,195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2EE29F4A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470599F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3CEFBE5E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1,83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4,195</m:t>
              </m:r>
            </m:den>
          </m:f>
        </m:oMath>
      </m:oMathPara>
    </w:p>
    <w:p w14:paraId="5466F3BD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95,25Mpa/mm²</m:t>
          </m:r>
        </m:oMath>
      </m:oMathPara>
    </w:p>
    <w:p w14:paraId="0CA18077" w14:textId="77777777" w:rsidR="00052EBD" w:rsidRPr="005C5C4E" w:rsidRDefault="00052EBD" w:rsidP="00052EBD">
      <w:pPr>
        <w:spacing w:line="360" w:lineRule="auto"/>
        <w:ind w:left="567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3% pengujian spesimen kesatu.</w:t>
      </w:r>
    </w:p>
    <w:p w14:paraId="2ACA10CD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1,38KN </m:t>
          </m:r>
        </m:oMath>
      </m:oMathPara>
    </w:p>
    <w:p w14:paraId="24F34B76" w14:textId="77777777" w:rsidR="00052EBD" w:rsidRPr="005C5C4E" w:rsidRDefault="00052EBD" w:rsidP="00052EBD">
      <w:pPr>
        <w:spacing w:line="360" w:lineRule="auto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 xml:space="preserve">=11,38×1000 </m:t>
          </m:r>
        </m:oMath>
      </m:oMathPara>
    </w:p>
    <w:p w14:paraId="24A2B02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1,380N </m:t>
          </m:r>
        </m:oMath>
      </m:oMathPara>
    </w:p>
    <w:p w14:paraId="104DA50A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0DC11953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43F52A7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00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34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2F6B029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3,400 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374FB2F3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0790E86D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5D315066" w14:textId="77777777" w:rsidR="00052EBD" w:rsidRPr="005C5C4E" w:rsidRDefault="00052EBD" w:rsidP="00052EBD">
      <w:pPr>
        <w:spacing w:line="360" w:lineRule="auto"/>
        <w:ind w:left="-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1,38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3,400</m:t>
              </m:r>
            </m:den>
          </m:f>
        </m:oMath>
      </m:oMathPara>
    </w:p>
    <w:p w14:paraId="47E638BD" w14:textId="77777777" w:rsidR="00052EBD" w:rsidRPr="005C5C4E" w:rsidRDefault="00052EBD" w:rsidP="00052EBD">
      <w:pPr>
        <w:spacing w:line="360" w:lineRule="auto"/>
        <w:ind w:left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92,22 Mpa/mm²</m:t>
          </m:r>
        </m:oMath>
      </m:oMathPara>
    </w:p>
    <w:p w14:paraId="661B82C6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3% pengujian spesimen kedua.</w:t>
      </w:r>
    </w:p>
    <w:p w14:paraId="4874D725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3,87KN </m:t>
          </m:r>
        </m:oMath>
      </m:oMathPara>
    </w:p>
    <w:p w14:paraId="456E91E3" w14:textId="77777777" w:rsidR="00052EBD" w:rsidRPr="005C5C4E" w:rsidRDefault="00052EBD" w:rsidP="00052EBD">
      <w:pPr>
        <w:spacing w:line="360" w:lineRule="auto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3,87×1000 </m:t>
          </m:r>
        </m:oMath>
      </m:oMathPara>
    </w:p>
    <w:p w14:paraId="3DDF9D7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3,870N </m:t>
          </m:r>
        </m:oMath>
      </m:oMathPara>
    </w:p>
    <w:p w14:paraId="46A7A1B6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27F39CA9" w14:textId="77777777" w:rsidR="00052EBD" w:rsidRPr="005C5C4E" w:rsidRDefault="00052EBD" w:rsidP="00052EBD">
      <w:pPr>
        <w:spacing w:line="360" w:lineRule="auto"/>
        <w:ind w:left="-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47CDB531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02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53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39AD02A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5,550 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3D4C7393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38FAA83E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03152433" w14:textId="77777777" w:rsidR="00052EBD" w:rsidRPr="005C5C4E" w:rsidRDefault="00052EBD" w:rsidP="00052EBD">
      <w:pPr>
        <w:spacing w:line="360" w:lineRule="auto"/>
        <w:ind w:left="-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3,87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5,550</m:t>
              </m:r>
            </m:den>
          </m:f>
        </m:oMath>
      </m:oMathPara>
    </w:p>
    <w:p w14:paraId="5D1A6B8D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110,47 Mpa/mm²</m:t>
          </m:r>
        </m:oMath>
      </m:oMathPara>
    </w:p>
    <w:p w14:paraId="599CF4D0" w14:textId="77777777" w:rsidR="00052EBD" w:rsidRPr="005C5C4E" w:rsidRDefault="00052EBD" w:rsidP="00052EBD">
      <w:pPr>
        <w:spacing w:line="360" w:lineRule="auto"/>
        <w:ind w:left="720" w:right="-1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  magnesium 3% pengujian spesimen ketiga.</w:t>
      </w:r>
    </w:p>
    <w:p w14:paraId="7568B251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1,57KN </m:t>
          </m:r>
        </m:oMath>
      </m:oMathPara>
    </w:p>
    <w:p w14:paraId="4C8DB6B3" w14:textId="77777777" w:rsidR="00052EBD" w:rsidRPr="005C5C4E" w:rsidRDefault="00052EBD" w:rsidP="00052EBD">
      <w:pPr>
        <w:spacing w:line="360" w:lineRule="auto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1,57×1000 </m:t>
          </m:r>
        </m:oMath>
      </m:oMathPara>
    </w:p>
    <w:p w14:paraId="73A6D2C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1,570N </m:t>
          </m:r>
        </m:oMath>
      </m:oMathPara>
    </w:p>
    <w:p w14:paraId="61F22A9C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22599397" w14:textId="77777777" w:rsidR="00052EBD" w:rsidRPr="005C5C4E" w:rsidRDefault="00052EBD" w:rsidP="00052EBD">
      <w:pPr>
        <w:spacing w:line="360" w:lineRule="auto"/>
        <w:ind w:left="-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617FD76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9,94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33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00786D0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2,560 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26FC809D" w14:textId="77777777" w:rsidR="00052EBD" w:rsidRPr="005C5C4E" w:rsidRDefault="00052EBD" w:rsidP="00052EBD">
      <w:pPr>
        <w:spacing w:line="360" w:lineRule="auto"/>
        <w:ind w:left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3FDEC84D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60B6F8F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1,57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2,560</m:t>
              </m:r>
            </m:den>
          </m:f>
        </m:oMath>
      </m:oMathPara>
    </w:p>
    <w:p w14:paraId="667A0CB8" w14:textId="77777777" w:rsidR="00052EBD" w:rsidRPr="005C5C4E" w:rsidRDefault="00052EBD" w:rsidP="00052EBD">
      <w:pPr>
        <w:spacing w:line="360" w:lineRule="auto"/>
        <w:ind w:left="284" w:hanging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94,40/mm²</m:t>
          </m:r>
        </m:oMath>
      </m:oMathPara>
    </w:p>
    <w:p w14:paraId="7346EBBF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4% pengujian spesimen kesatu.</w:t>
      </w:r>
    </w:p>
    <w:p w14:paraId="02CEF6BA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3,87KN </m:t>
          </m:r>
        </m:oMath>
      </m:oMathPara>
    </w:p>
    <w:p w14:paraId="58DBE641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3,87×1000 </m:t>
          </m:r>
        </m:oMath>
      </m:oMathPara>
    </w:p>
    <w:p w14:paraId="071D3DA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3,870N </m:t>
          </m:r>
        </m:oMath>
      </m:oMathPara>
    </w:p>
    <w:p w14:paraId="07D3320C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4C33ABEF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7557C4C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14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49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432578D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6,649 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0F998289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0F317E9D" w14:textId="77777777" w:rsidR="00052EBD" w:rsidRPr="005C5C4E" w:rsidRDefault="00052EBD" w:rsidP="00052EBD">
      <w:pPr>
        <w:spacing w:line="360" w:lineRule="auto"/>
        <w:ind w:left="-426" w:firstLine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78D31364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3,87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6,649</m:t>
              </m:r>
            </m:den>
          </m:f>
        </m:oMath>
      </m:oMathPara>
    </w:p>
    <w:p w14:paraId="549BD2AC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109,52 Mpa/mm²</m:t>
          </m:r>
        </m:oMath>
      </m:oMathPara>
    </w:p>
    <w:p w14:paraId="78EDE753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nilai keku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bahan magnesium 4% pengujian spesimen kedua.</w:t>
      </w:r>
    </w:p>
    <w:p w14:paraId="59D048FF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0,56KN </m:t>
          </m:r>
        </m:oMath>
      </m:oMathPara>
    </w:p>
    <w:p w14:paraId="268D4391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0,56×1000 </m:t>
          </m:r>
        </m:oMath>
      </m:oMathPara>
    </w:p>
    <w:p w14:paraId="1465DED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0,560N </m:t>
          </m:r>
        </m:oMath>
      </m:oMathPara>
    </w:p>
    <w:p w14:paraId="23232E7C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17BB03FF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Panjang×Lebar </m:t>
          </m:r>
        </m:oMath>
      </m:oMathPara>
    </w:p>
    <w:p w14:paraId="7C9502E8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10,02×</m:t>
          </m:r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12,19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7B9D841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22,144 </m:t>
          </m:r>
          <m:sSup>
            <m:sSup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64E1C32B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44092DD9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2F30C6E2" w14:textId="77777777" w:rsidR="00052EBD" w:rsidRPr="005C5C4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0,560 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2,144</m:t>
              </m:r>
            </m:den>
          </m:f>
        </m:oMath>
      </m:oMathPara>
    </w:p>
    <w:p w14:paraId="7D4A98E6" w14:textId="77777777" w:rsidR="00052EBD" w:rsidRPr="005C5C4E" w:rsidRDefault="00052EBD" w:rsidP="00052EBD">
      <w:pPr>
        <w:spacing w:line="360" w:lineRule="auto"/>
        <w:ind w:left="709" w:hanging="709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86,46Mpa/mm²</m:t>
          </m:r>
        </m:oMath>
      </m:oMathPara>
    </w:p>
    <w:p w14:paraId="31D8B6BA" w14:textId="77777777" w:rsidR="00052EBD" w:rsidRPr="005C5C4E" w:rsidRDefault="00052EBD" w:rsidP="00052EBD">
      <w:pPr>
        <w:spacing w:line="360" w:lineRule="auto"/>
        <w:ind w:left="709" w:firstLine="720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lastRenderedPageBreak/>
        <w:t>Pengolahan data nilai keku</w:t>
      </w:r>
      <w:r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tan tarik variasi pen</w:t>
      </w:r>
      <w:r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mbahan magnesium 4% pengujian spesimen ketiga.</w:t>
      </w:r>
    </w:p>
    <w:p w14:paraId="61E6CB1F" w14:textId="77777777" w:rsidR="00052EBD" w:rsidRPr="005C5C4E" w:rsidRDefault="00052EBD" w:rsidP="00052EBD">
      <w:pPr>
        <w:spacing w:line="360" w:lineRule="auto"/>
        <w:ind w:left="-709" w:firstLine="709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Pmax =10,01KN </m:t>
          </m:r>
        </m:oMath>
      </m:oMathPara>
    </w:p>
    <w:p w14:paraId="6E0B3E06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0,01×1000 </m:t>
          </m:r>
        </m:oMath>
      </m:oMathPara>
    </w:p>
    <w:p w14:paraId="40575D3F" w14:textId="77777777" w:rsidR="00052EBD" w:rsidRPr="005C5C4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10,010N </m:t>
          </m:r>
        </m:oMath>
      </m:oMathPara>
    </w:p>
    <w:p w14:paraId="72A11778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Mencari luas penampang spesimen</w:t>
      </w:r>
    </w:p>
    <w:p w14:paraId="290E51C7" w14:textId="77777777" w:rsidR="00052EBD" w:rsidRPr="005C5C4E" w:rsidRDefault="00052EBD" w:rsidP="00052EBD">
      <w:pPr>
        <w:spacing w:line="360" w:lineRule="auto"/>
        <w:ind w:left="-142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sSup>
            <m:sSupPr>
              <m:ctrl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</m:t>
              </m:r>
            </m:sup>
          </m:sSup>
          <m:r>
            <m:rPr>
              <m:sty m:val="p"/>
            </m:rP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Tebal×Lebar </m:t>
          </m:r>
        </m:oMath>
      </m:oMathPara>
    </w:p>
    <w:p w14:paraId="25640A73" w14:textId="77777777" w:rsidR="00052EBD" w:rsidRPr="005C5C4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>=9,98×</m:t>
          </m:r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>12,43</m:t>
          </m:r>
        </m:oMath>
      </m:oMathPara>
    </w:p>
    <w:p w14:paraId="09F19860" w14:textId="77777777" w:rsidR="00052EBD" w:rsidRPr="005C5C4E" w:rsidRDefault="00052EBD" w:rsidP="00052EBD">
      <w:pPr>
        <w:spacing w:line="360" w:lineRule="auto"/>
        <w:ind w:left="142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>=124,051</m:t>
          </m:r>
          <m:sSup>
            <m:sSupPr>
              <m:ctrl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mm</m:t>
              </m:r>
            </m:e>
            <m:sup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</m:t>
              </m:r>
            </m:sup>
          </m:sSup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146F5001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Mencari tegangan tarik:</w:t>
      </w:r>
    </w:p>
    <w:p w14:paraId="0D5CE187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σ = </m:t>
          </m:r>
          <m:f>
            <m:fPr>
              <m:ctrl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Pmax</m:t>
              </m:r>
            </m:num>
            <m:den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EastAsia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A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0</m:t>
                  </m:r>
                </m:sup>
              </m:sSup>
            </m:den>
          </m:f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</m:t>
          </m:r>
        </m:oMath>
      </m:oMathPara>
    </w:p>
    <w:p w14:paraId="3F449D22" w14:textId="77777777" w:rsidR="00052EBD" w:rsidRPr="005C5C4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 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 xml:space="preserve">10,010 </m:t>
              </m:r>
            </m:num>
            <m:den>
              <m:r>
                <w:rPr>
                  <w:rFonts w:ascii="Cambria Math" w:eastAsiaTheme="minorEastAsia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4,051</m:t>
              </m:r>
            </m:den>
          </m:f>
        </m:oMath>
      </m:oMathPara>
    </w:p>
    <w:p w14:paraId="464CF7D2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eastAsiaTheme="minorEastAsia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 =80,69 Mpa/mm²</m:t>
          </m:r>
        </m:oMath>
      </m:oMathPara>
    </w:p>
    <w:p w14:paraId="11CBFE4C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2. Pengujian Kekerasan</w:t>
      </w:r>
    </w:p>
    <w:p w14:paraId="59E75644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epesimen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satu. </w:t>
      </w:r>
    </w:p>
    <w:p w14:paraId="1AE5526F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6A983D18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6D6CBA93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81mm</w:t>
      </w:r>
    </w:p>
    <w:p w14:paraId="7F3E9914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81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1F8381E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6)</m:t>
                  </m:r>
                </m:e>
              </m:rad>
            </m:den>
          </m:f>
        </m:oMath>
      </m:oMathPara>
    </w:p>
    <w:p w14:paraId="131AB16B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59)</m:t>
                  </m:r>
                </m:e>
              </m:rad>
            </m:den>
          </m:f>
        </m:oMath>
      </m:oMathPara>
    </w:p>
    <w:p w14:paraId="02150215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7)</m:t>
              </m:r>
            </m:den>
          </m:f>
        </m:oMath>
      </m:oMathPara>
    </w:p>
    <w:p w14:paraId="7AFD998C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35</m:t>
              </m:r>
            </m:den>
          </m:f>
        </m:oMath>
      </m:oMathPara>
    </w:p>
    <w:p w14:paraId="6DF8795C" w14:textId="77777777" w:rsidR="00052EBD" w:rsidRPr="005C5C4E" w:rsidRDefault="00052EBD" w:rsidP="00052EBD">
      <w:pPr>
        <w:spacing w:line="360" w:lineRule="auto"/>
        <w:ind w:left="-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1</m:t>
              </m:r>
            </m:den>
          </m:f>
        </m:oMath>
      </m:oMathPara>
    </w:p>
    <w:p w14:paraId="7054A5BF" w14:textId="77777777" w:rsidR="00052EBD" w:rsidRPr="005C5C4E" w:rsidRDefault="00052EBD" w:rsidP="00052EBD">
      <w:pPr>
        <w:spacing w:line="360" w:lineRule="auto"/>
        <w:ind w:left="-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59,0 HB</m:t>
          </m:r>
        </m:oMath>
      </m:oMathPara>
    </w:p>
    <w:p w14:paraId="7A677CCE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epesimen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dua. </w:t>
      </w:r>
    </w:p>
    <w:p w14:paraId="6F2BE4BE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01F33B3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6B349AD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82mm</w:t>
      </w:r>
    </w:p>
    <w:p w14:paraId="5C259B8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8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29CC5E0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7)</m:t>
                  </m:r>
                </m:e>
              </m:rad>
            </m:den>
          </m:f>
        </m:oMath>
      </m:oMathPara>
    </w:p>
    <w:p w14:paraId="204070DD" w14:textId="77777777" w:rsidR="00052EBD" w:rsidRPr="005C5C4E" w:rsidRDefault="00052EBD" w:rsidP="00052EBD">
      <w:pPr>
        <w:spacing w:line="360" w:lineRule="auto"/>
        <w:ind w:left="-709"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58</m:t>
                  </m:r>
                </m:e>
              </m:rad>
            </m:den>
          </m:f>
        </m:oMath>
      </m:oMathPara>
    </w:p>
    <w:p w14:paraId="63368FD8" w14:textId="77777777" w:rsidR="00052EBD" w:rsidRPr="005C5C4E" w:rsidRDefault="00052EBD" w:rsidP="00052EBD">
      <w:pPr>
        <w:spacing w:line="360" w:lineRule="auto"/>
        <w:ind w:left="-851" w:firstLine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6)</m:t>
              </m:r>
            </m:den>
          </m:f>
        </m:oMath>
      </m:oMathPara>
    </w:p>
    <w:p w14:paraId="3F394F33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38</m:t>
              </m:r>
            </m:den>
          </m:f>
        </m:oMath>
      </m:oMathPara>
    </w:p>
    <w:p w14:paraId="14A0296D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09</m:t>
              </m:r>
            </m:den>
          </m:f>
        </m:oMath>
      </m:oMathPara>
    </w:p>
    <w:p w14:paraId="5F620287" w14:textId="77777777" w:rsidR="00052EBD" w:rsidRPr="005C5C4E" w:rsidRDefault="00052EBD" w:rsidP="00052EBD">
      <w:pPr>
        <w:spacing w:line="360" w:lineRule="auto"/>
        <w:ind w:left="-141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57,6 HB</m:t>
          </m:r>
        </m:oMath>
      </m:oMathPara>
    </w:p>
    <w:p w14:paraId="4E07DD45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epesimen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tiga. </w:t>
      </w:r>
    </w:p>
    <w:p w14:paraId="1EC06CF2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5720415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0B76FCF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80mm</w:t>
      </w:r>
    </w:p>
    <w:p w14:paraId="6ED2AA0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80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22D2A245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4)</m:t>
                  </m:r>
                </m:e>
              </m:rad>
            </m:den>
          </m:f>
        </m:oMath>
      </m:oMathPara>
    </w:p>
    <w:p w14:paraId="05A7FA20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1</m:t>
                  </m:r>
                </m:e>
              </m:rad>
            </m:den>
          </m:f>
        </m:oMath>
      </m:oMathPara>
    </w:p>
    <w:p w14:paraId="183354ED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7)</m:t>
              </m:r>
            </m:den>
          </m:f>
        </m:oMath>
      </m:oMathPara>
    </w:p>
    <w:p w14:paraId="044DBD87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31</m:t>
              </m:r>
            </m:den>
          </m:f>
        </m:oMath>
      </m:oMathPara>
    </w:p>
    <w:p w14:paraId="356C84B6" w14:textId="77777777" w:rsidR="00052EBD" w:rsidRPr="005C5C4E" w:rsidRDefault="00052EBD" w:rsidP="00052EBD">
      <w:pPr>
        <w:spacing w:line="360" w:lineRule="auto"/>
        <w:ind w:left="-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03</m:t>
              </m:r>
            </m:den>
          </m:f>
        </m:oMath>
      </m:oMathPara>
    </w:p>
    <w:p w14:paraId="1F2C1B74" w14:textId="77777777" w:rsidR="00052EBD" w:rsidRPr="005C5C4E" w:rsidRDefault="00052EBD" w:rsidP="00052EBD">
      <w:pPr>
        <w:spacing w:line="360" w:lineRule="auto"/>
        <w:ind w:left="-1985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0,6 HB</m:t>
          </m:r>
        </m:oMath>
      </m:oMathPara>
    </w:p>
    <w:p w14:paraId="7A25E2BD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epesimen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engan variasi penambahan magnesium 2% percobaan kesatu. </w:t>
      </w:r>
    </w:p>
    <w:p w14:paraId="1A78764E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1A5F5BB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574F2D7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80mm</w:t>
      </w:r>
    </w:p>
    <w:p w14:paraId="1390E75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80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39086AD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4)</m:t>
                  </m:r>
                </m:e>
              </m:rad>
            </m:den>
          </m:f>
        </m:oMath>
      </m:oMathPara>
    </w:p>
    <w:p w14:paraId="12F6CF30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1</m:t>
                  </m:r>
                </m:e>
              </m:rad>
            </m:den>
          </m:f>
        </m:oMath>
      </m:oMathPara>
    </w:p>
    <w:p w14:paraId="21771033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4)</m:t>
              </m:r>
            </m:den>
          </m:f>
        </m:oMath>
      </m:oMathPara>
    </w:p>
    <w:p w14:paraId="6FB52AFF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3</m:t>
              </m:r>
            </m:den>
          </m:f>
        </m:oMath>
      </m:oMathPara>
    </w:p>
    <w:p w14:paraId="143F7ADD" w14:textId="77777777" w:rsidR="00052EBD" w:rsidRPr="005C5C4E" w:rsidRDefault="00052EBD" w:rsidP="00052EBD">
      <w:pPr>
        <w:spacing w:line="360" w:lineRule="auto"/>
        <w:ind w:left="-212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0</m:t>
              </m:r>
            </m:den>
          </m:f>
        </m:oMath>
      </m:oMathPara>
    </w:p>
    <w:p w14:paraId="62593E6F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0,6 HB</m:t>
          </m:r>
        </m:oMath>
      </m:oMathPara>
    </w:p>
    <w:p w14:paraId="14BD137A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2% percobaan kedua. </w:t>
      </w:r>
    </w:p>
    <w:p w14:paraId="34A0D90E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19B3CE9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2209754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8mm</w:t>
      </w:r>
    </w:p>
    <w:p w14:paraId="5FE44F3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8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54C02D4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1)</m:t>
                  </m:r>
                </m:e>
              </m:rad>
            </m:den>
          </m:f>
        </m:oMath>
      </m:oMathPara>
    </w:p>
    <w:p w14:paraId="6B95C206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4</m:t>
                  </m:r>
                </m:e>
              </m:rad>
            </m:den>
          </m:f>
        </m:oMath>
      </m:oMathPara>
    </w:p>
    <w:p w14:paraId="6B415A16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4)</m:t>
              </m:r>
            </m:den>
          </m:f>
        </m:oMath>
      </m:oMathPara>
    </w:p>
    <w:p w14:paraId="4529EC36" w14:textId="77777777" w:rsidR="00052EBD" w:rsidRPr="005C5C4E" w:rsidRDefault="00052EBD" w:rsidP="00052EBD">
      <w:pPr>
        <w:spacing w:line="360" w:lineRule="auto"/>
        <w:ind w:left="-1560" w:firstLine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2</m:t>
              </m:r>
            </m:den>
          </m:f>
        </m:oMath>
      </m:oMathPara>
    </w:p>
    <w:p w14:paraId="7457B4F2" w14:textId="77777777" w:rsidR="00052EBD" w:rsidRPr="005C5C4E" w:rsidRDefault="00052EBD" w:rsidP="00052EBD">
      <w:pPr>
        <w:spacing w:line="360" w:lineRule="auto"/>
        <w:ind w:left="-2127" w:firstLine="99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0</m:t>
              </m:r>
            </m:den>
          </m:f>
        </m:oMath>
      </m:oMathPara>
    </w:p>
    <w:p w14:paraId="63C5A63E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3,8HB</m:t>
          </m:r>
        </m:oMath>
      </m:oMathPara>
    </w:p>
    <w:p w14:paraId="30877BF4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2% percobaan ketiga. </w:t>
      </w:r>
    </w:p>
    <w:p w14:paraId="58AB1AE7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3733F2E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5EFA395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9 mm</w:t>
      </w:r>
    </w:p>
    <w:p w14:paraId="4077C6D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9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4E14952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62)</m:t>
                  </m:r>
                </m:e>
              </m:rad>
            </m:den>
          </m:f>
        </m:oMath>
      </m:oMathPara>
    </w:p>
    <w:p w14:paraId="06A9D71A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3</m:t>
                  </m:r>
                </m:e>
              </m:rad>
            </m:den>
          </m:f>
        </m:oMath>
      </m:oMathPara>
    </w:p>
    <w:p w14:paraId="3CADB831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7)</m:t>
              </m:r>
            </m:den>
          </m:f>
        </m:oMath>
      </m:oMathPara>
    </w:p>
    <w:p w14:paraId="6F800F08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3</m:t>
              </m:r>
            </m:den>
          </m:f>
        </m:oMath>
      </m:oMathPara>
    </w:p>
    <w:p w14:paraId="1ECDA0F1" w14:textId="77777777" w:rsidR="00052EBD" w:rsidRPr="005C5C4E" w:rsidRDefault="00052EBD" w:rsidP="00052EBD">
      <w:pPr>
        <w:spacing w:line="360" w:lineRule="auto"/>
        <w:ind w:left="-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01</m:t>
              </m:r>
            </m:den>
          </m:f>
        </m:oMath>
      </m:oMathPara>
    </w:p>
    <w:p w14:paraId="51A3FAEB" w14:textId="77777777" w:rsidR="00052EBD" w:rsidRPr="005C5C4E" w:rsidRDefault="00052EBD" w:rsidP="00052EBD">
      <w:pPr>
        <w:spacing w:line="360" w:lineRule="auto"/>
        <w:ind w:left="-1985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2,2HB</m:t>
          </m:r>
        </m:oMath>
      </m:oMathPara>
    </w:p>
    <w:p w14:paraId="1ADDDA25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3% percobaan kesatu. </w:t>
      </w:r>
    </w:p>
    <w:p w14:paraId="4C068FF0" w14:textId="77777777" w:rsidR="00052EBD" w:rsidRPr="005C5C4E" w:rsidRDefault="00052EBD" w:rsidP="00052EBD">
      <w:pPr>
        <w:spacing w:line="360" w:lineRule="auto"/>
        <w:ind w:left="-142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32CCC381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7474F31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2 mm</w:t>
      </w:r>
    </w:p>
    <w:p w14:paraId="459FBC2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1C015678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52)</m:t>
                  </m:r>
                </m:e>
              </m:rad>
            </m:den>
          </m:f>
        </m:oMath>
      </m:oMathPara>
    </w:p>
    <w:p w14:paraId="7A5F0591" w14:textId="77777777" w:rsidR="00052EBD" w:rsidRPr="005C5C4E" w:rsidRDefault="00052EBD" w:rsidP="00052EBD">
      <w:pPr>
        <w:spacing w:line="360" w:lineRule="auto"/>
        <w:ind w:left="-709"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73)</m:t>
                  </m:r>
                </m:e>
              </m:rad>
            </m:den>
          </m:f>
        </m:oMath>
      </m:oMathPara>
    </w:p>
    <w:p w14:paraId="2A6592EC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9)</m:t>
              </m:r>
            </m:den>
          </m:f>
        </m:oMath>
      </m:oMathPara>
    </w:p>
    <w:p w14:paraId="15C23C55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1</m:t>
              </m:r>
            </m:den>
          </m:f>
        </m:oMath>
      </m:oMathPara>
    </w:p>
    <w:p w14:paraId="57913F20" w14:textId="77777777" w:rsidR="00052EBD" w:rsidRPr="005C5C4E" w:rsidRDefault="00052EBD" w:rsidP="00052EBD">
      <w:pPr>
        <w:spacing w:line="360" w:lineRule="auto"/>
        <w:ind w:left="-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83</m:t>
              </m:r>
            </m:den>
          </m:f>
        </m:oMath>
      </m:oMathPara>
    </w:p>
    <w:p w14:paraId="7A2F9BF1" w14:textId="77777777" w:rsidR="00052EBD" w:rsidRPr="005C5C4E" w:rsidRDefault="00052EBD" w:rsidP="00052EBD">
      <w:pPr>
        <w:spacing w:line="360" w:lineRule="auto"/>
        <w:ind w:left="-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75,2 HB</m:t>
          </m:r>
        </m:oMath>
      </m:oMathPara>
    </w:p>
    <w:p w14:paraId="0F7E6D48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3% percobaan kedua. </w:t>
      </w:r>
    </w:p>
    <w:p w14:paraId="00331909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4354126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0B52289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0 mm</w:t>
      </w:r>
    </w:p>
    <w:p w14:paraId="69EB51A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0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03A7C9F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49)</m:t>
                  </m:r>
                </m:e>
              </m:rad>
            </m:den>
          </m:f>
        </m:oMath>
      </m:oMathPara>
    </w:p>
    <w:p w14:paraId="56FAA8FE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76)</m:t>
                  </m:r>
                </m:e>
              </m:rad>
            </m:den>
          </m:f>
        </m:oMath>
      </m:oMathPara>
    </w:p>
    <w:p w14:paraId="693209F0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4)</m:t>
              </m:r>
            </m:den>
          </m:f>
        </m:oMath>
      </m:oMathPara>
    </w:p>
    <w:p w14:paraId="3FB42B15" w14:textId="77777777" w:rsidR="00052EBD" w:rsidRPr="005C5C4E" w:rsidRDefault="00052EBD" w:rsidP="00052EBD">
      <w:pPr>
        <w:spacing w:line="360" w:lineRule="auto"/>
        <w:ind w:left="-1843" w:firstLine="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</m:t>
              </m:r>
            </m:den>
          </m:f>
        </m:oMath>
      </m:oMathPara>
    </w:p>
    <w:p w14:paraId="7DE597DF" w14:textId="77777777" w:rsidR="00052EBD" w:rsidRPr="005C5C4E" w:rsidRDefault="00052EBD" w:rsidP="00052EBD">
      <w:pPr>
        <w:spacing w:line="360" w:lineRule="auto"/>
        <w:ind w:left="-1985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785</m:t>
              </m:r>
            </m:den>
          </m:f>
        </m:oMath>
      </m:oMathPara>
    </w:p>
    <w:p w14:paraId="6C003EA5" w14:textId="77777777" w:rsidR="00052EBD" w:rsidRPr="005C5C4E" w:rsidRDefault="00052EBD" w:rsidP="00052EBD">
      <w:pPr>
        <w:spacing w:line="360" w:lineRule="auto"/>
        <w:ind w:left="-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79,6 HB</m:t>
          </m:r>
        </m:oMath>
      </m:oMathPara>
    </w:p>
    <w:p w14:paraId="60702ADD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3% percobaan ketiga. </w:t>
      </w:r>
    </w:p>
    <w:p w14:paraId="4A2941EB" w14:textId="77777777" w:rsidR="00052EBD" w:rsidRPr="005C5C4E" w:rsidRDefault="00052EBD" w:rsidP="00052EBD">
      <w:pPr>
        <w:spacing w:line="360" w:lineRule="auto"/>
        <w:ind w:left="851" w:hanging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2BD2A1D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4A97D4A1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3 mm</w:t>
      </w:r>
    </w:p>
    <w:p w14:paraId="3DC4F35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3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47B7213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53)</m:t>
                  </m:r>
                </m:e>
              </m:rad>
            </m:den>
          </m:f>
        </m:oMath>
      </m:oMathPara>
    </w:p>
    <w:p w14:paraId="578172E6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72</m:t>
                  </m:r>
                </m:e>
              </m:rad>
            </m:den>
          </m:f>
        </m:oMath>
      </m:oMathPara>
    </w:p>
    <w:p w14:paraId="1C21C570" w14:textId="77777777" w:rsidR="00052EBD" w:rsidRPr="005C5C4E" w:rsidRDefault="00052EBD" w:rsidP="00052EBD">
      <w:pPr>
        <w:spacing w:line="360" w:lineRule="auto"/>
        <w:ind w:left="-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9)</m:t>
              </m:r>
            </m:den>
          </m:f>
        </m:oMath>
      </m:oMathPara>
    </w:p>
    <w:p w14:paraId="56A01208" w14:textId="77777777" w:rsidR="00052EBD" w:rsidRPr="005C5C4E" w:rsidRDefault="00052EBD" w:rsidP="00052EBD">
      <w:pPr>
        <w:spacing w:line="360" w:lineRule="auto"/>
        <w:ind w:left="-1701" w:firstLine="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1</m:t>
              </m:r>
            </m:den>
          </m:f>
        </m:oMath>
      </m:oMathPara>
    </w:p>
    <w:p w14:paraId="55E0AD86" w14:textId="77777777" w:rsidR="00052EBD" w:rsidRPr="005C5C4E" w:rsidRDefault="00052EBD" w:rsidP="00052EBD">
      <w:pPr>
        <w:spacing w:line="360" w:lineRule="auto"/>
        <w:ind w:left="-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86</m:t>
              </m:r>
            </m:den>
          </m:f>
        </m:oMath>
      </m:oMathPara>
    </w:p>
    <w:p w14:paraId="276DC7BF" w14:textId="77777777" w:rsidR="00052EBD" w:rsidRPr="005C5C4E" w:rsidRDefault="00052EBD" w:rsidP="00052EBD">
      <w:pPr>
        <w:spacing w:line="360" w:lineRule="auto"/>
        <w:ind w:left="-170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73,1 HB</m:t>
          </m:r>
        </m:oMath>
      </m:oMathPara>
    </w:p>
    <w:p w14:paraId="3994AA9A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engolahan data hasil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ujia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4% percobaan kesatu. </w:t>
      </w:r>
    </w:p>
    <w:p w14:paraId="1761A2F9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17B5F9C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3B3D3B6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8 mm</w:t>
      </w:r>
    </w:p>
    <w:p w14:paraId="371C1FD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8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4CFED4B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49)</m:t>
                  </m:r>
                </m:e>
              </m:rad>
            </m:den>
          </m:f>
        </m:oMath>
      </m:oMathPara>
    </w:p>
    <w:p w14:paraId="67329D15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4)</m:t>
                  </m:r>
                </m:e>
              </m:rad>
            </m:den>
          </m:f>
        </m:oMath>
      </m:oMathPara>
    </w:p>
    <w:p w14:paraId="1BC12877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8)</m:t>
              </m:r>
            </m:den>
          </m:f>
        </m:oMath>
      </m:oMathPara>
    </w:p>
    <w:p w14:paraId="5C3A1E0B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2</m:t>
              </m:r>
            </m:den>
          </m:f>
        </m:oMath>
      </m:oMathPara>
    </w:p>
    <w:p w14:paraId="3C9F6A68" w14:textId="77777777" w:rsidR="00052EBD" w:rsidRPr="005C5C4E" w:rsidRDefault="00052EBD" w:rsidP="00052EBD">
      <w:pPr>
        <w:spacing w:line="360" w:lineRule="auto"/>
        <w:ind w:left="-2127" w:firstLine="212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98</m:t>
              </m:r>
            </m:den>
          </m:f>
        </m:oMath>
      </m:oMathPara>
    </w:p>
    <w:p w14:paraId="4AC1EC86" w14:textId="77777777" w:rsidR="00052EBD" w:rsidRPr="005C5C4E" w:rsidRDefault="00052EBD" w:rsidP="00052EBD">
      <w:pPr>
        <w:spacing w:line="360" w:lineRule="auto"/>
        <w:ind w:left="-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3,8 HB</m:t>
          </m:r>
        </m:oMath>
      </m:oMathPara>
    </w:p>
    <w:p w14:paraId="0C9BBB3B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4% percobaan kedua. </w:t>
      </w:r>
    </w:p>
    <w:p w14:paraId="4D6A8526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0A82DDE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5988556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5 mm</w:t>
      </w:r>
    </w:p>
    <w:p w14:paraId="5E41A39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172CC64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56)</m:t>
                  </m:r>
                </m:e>
              </m:rad>
            </m:den>
          </m:f>
        </m:oMath>
      </m:oMathPara>
    </w:p>
    <w:p w14:paraId="2BBF21AE" w14:textId="77777777" w:rsidR="00052EBD" w:rsidRPr="005C5C4E" w:rsidRDefault="00052EBD" w:rsidP="00052EBD">
      <w:pPr>
        <w:spacing w:line="360" w:lineRule="auto"/>
        <w:ind w:left="-709"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69)</m:t>
                  </m:r>
                </m:e>
              </m:rad>
            </m:den>
          </m:f>
        </m:oMath>
      </m:oMathPara>
    </w:p>
    <w:p w14:paraId="5E7BD72B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38)</m:t>
              </m:r>
            </m:den>
          </m:f>
        </m:oMath>
      </m:oMathPara>
    </w:p>
    <w:p w14:paraId="4FFA66FC" w14:textId="77777777" w:rsidR="00052EBD" w:rsidRPr="005C5C4E" w:rsidRDefault="00052EBD" w:rsidP="00052EBD">
      <w:pPr>
        <w:spacing w:line="360" w:lineRule="auto"/>
        <w:ind w:left="-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2</m:t>
              </m:r>
            </m:den>
          </m:f>
        </m:oMath>
      </m:oMathPara>
    </w:p>
    <w:p w14:paraId="544DADA2" w14:textId="77777777" w:rsidR="00052EBD" w:rsidRPr="005C5C4E" w:rsidRDefault="00052EBD" w:rsidP="00052EBD">
      <w:pPr>
        <w:spacing w:line="360" w:lineRule="auto"/>
        <w:ind w:left="-2127" w:firstLine="212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90</m:t>
              </m:r>
            </m:den>
          </m:f>
        </m:oMath>
      </m:oMathPara>
    </w:p>
    <w:p w14:paraId="430B02C2" w14:textId="77777777" w:rsidR="00052EBD" w:rsidRPr="005C5C4E" w:rsidRDefault="00052EBD" w:rsidP="00052EBD">
      <w:pPr>
        <w:spacing w:line="360" w:lineRule="auto"/>
        <w:ind w:left="-184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69,1 HB</m:t>
          </m:r>
        </m:oMath>
      </m:oMathPara>
    </w:p>
    <w:p w14:paraId="18759D54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olahan data hasil penguji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ekerasan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inell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da spesimen dengan variasi penambahan magnesium 4% percobaan ketiga. </w:t>
      </w:r>
    </w:p>
    <w:p w14:paraId="7321529D" w14:textId="77777777" w:rsidR="00052EBD" w:rsidRPr="005C5C4E" w:rsidRDefault="00052EBD" w:rsidP="00052EBD">
      <w:pPr>
        <w:spacing w:line="360" w:lineRule="auto"/>
        <w:ind w:left="709" w:hanging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 : F = 31,25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gf</w:t>
      </w:r>
      <w:proofErr w:type="spellEnd"/>
    </w:p>
    <w:p w14:paraId="606B4C9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2,5 mm</w:t>
      </w:r>
    </w:p>
    <w:p w14:paraId="0F662AE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 xml:space="preserve">    d = 0,70 mm</w:t>
      </w:r>
    </w:p>
    <w:p w14:paraId="5D89996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HB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x31,2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14x2,5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,5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0,70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222222"/>
                          <w:sz w:val="24"/>
                          <w:szCs w:val="24"/>
                          <w:shd w:val="clear" w:color="auto" w:fill="FFFFFF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)</m:t>
                  </m:r>
                </m:e>
              </m:rad>
            </m:den>
          </m:f>
        </m:oMath>
      </m:oMathPara>
    </w:p>
    <w:p w14:paraId="02CF771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6,25-0,49)</m:t>
                  </m:r>
                </m:e>
              </m:rad>
            </m:den>
          </m:f>
        </m:oMath>
      </m:oMathPara>
    </w:p>
    <w:p w14:paraId="6C1953D2" w14:textId="77777777" w:rsidR="00052EBD" w:rsidRPr="005C5C4E" w:rsidRDefault="00052EBD" w:rsidP="00052EBD">
      <w:pPr>
        <w:spacing w:line="360" w:lineRule="auto"/>
        <w:ind w:left="-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</m:t>
              </m:r>
              <m:rad>
                <m:radPr>
                  <m:degHide m:val="1"/>
                  <m:ctrl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5,76)</m:t>
                  </m:r>
                </m:e>
              </m:rad>
            </m:den>
          </m:f>
        </m:oMath>
      </m:oMathPara>
    </w:p>
    <w:p w14:paraId="22B199A7" w14:textId="77777777" w:rsidR="00052EBD" w:rsidRPr="005C5C4E" w:rsidRDefault="00052EBD" w:rsidP="00052EBD">
      <w:pPr>
        <w:spacing w:line="360" w:lineRule="auto"/>
        <w:ind w:left="-1134" w:firstLine="113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(2,5-2,4)</m:t>
              </m:r>
            </m:den>
          </m:f>
        </m:oMath>
      </m:oMathPara>
    </w:p>
    <w:p w14:paraId="1260578A" w14:textId="77777777" w:rsidR="00052EBD" w:rsidRPr="005C5C4E" w:rsidRDefault="00052EBD" w:rsidP="00052EBD">
      <w:pPr>
        <w:spacing w:line="360" w:lineRule="auto"/>
        <w:ind w:left="-1985" w:firstLine="1985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7,85x0,1</m:t>
              </m:r>
            </m:den>
          </m:f>
        </m:oMath>
      </m:oMathPara>
    </w:p>
    <w:p w14:paraId="150B01A2" w14:textId="77777777" w:rsidR="00052EBD" w:rsidRPr="005C5C4E" w:rsidRDefault="00052EBD" w:rsidP="00052EBD">
      <w:pPr>
        <w:spacing w:line="360" w:lineRule="auto"/>
        <w:ind w:left="-2268" w:firstLine="226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62,5</m:t>
              </m: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785</m:t>
              </m:r>
            </m:den>
          </m:f>
        </m:oMath>
      </m:oMathPara>
    </w:p>
    <w:p w14:paraId="624A55AD" w14:textId="77777777" w:rsidR="00052EBD" w:rsidRPr="005C5C4E" w:rsidRDefault="00052EBD" w:rsidP="00052EBD">
      <w:pPr>
        <w:spacing w:line="360" w:lineRule="auto"/>
        <w:ind w:left="-2127" w:firstLine="2127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79,6 HB</m:t>
          </m:r>
        </m:oMath>
      </m:oMathPara>
    </w:p>
    <w:p w14:paraId="58C5C608" w14:textId="77777777" w:rsidR="00052EBD" w:rsidRPr="005C5C4E" w:rsidRDefault="00052EBD" w:rsidP="00052EBD">
      <w:pPr>
        <w:spacing w:line="360" w:lineRule="auto"/>
        <w:ind w:left="-2127" w:firstLine="283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  <w:t>3. Pengujian Keausan</w:t>
      </w:r>
    </w:p>
    <w:p w14:paraId="364B083C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 xml:space="preserve">Mencari nilai keausan material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satu sebagai berikut:</w:t>
      </w:r>
    </w:p>
    <w:p w14:paraId="7787ABC7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2AD5E42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6A9EBDE7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87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66E82BEB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2,440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73E9D0E0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3750 mm³</m:t>
          </m:r>
        </m:oMath>
      </m:oMathPara>
    </w:p>
    <w:p w14:paraId="6BFF20E7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359E1DC1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0DE834E1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2041655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07D8BC81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3750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20C45FC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1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289C2B7E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216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0A3D4975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encari nilai keausan material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dua sebagai berikut:</w:t>
      </w:r>
    </w:p>
    <w:p w14:paraId="6C37C852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330CE22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104DEA3C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60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181FCC60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4,131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16F04AC8" w14:textId="77777777" w:rsidR="00052EBD" w:rsidRPr="005C5C4E" w:rsidRDefault="00052EBD" w:rsidP="00052EBD">
      <w:pPr>
        <w:spacing w:line="360" w:lineRule="auto"/>
        <w:ind w:left="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8659 mm³</m:t>
          </m:r>
        </m:oMath>
      </m:oMathPara>
    </w:p>
    <w:p w14:paraId="1B718E36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6E695FE4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5B90A975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57C1E29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41F9D91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0865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0BEC992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13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0EBCEA21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136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006EAFDC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encari nilai keausan material pada </w:t>
      </w:r>
      <w:proofErr w:type="spellStart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w</w:t>
      </w:r>
      <w:proofErr w:type="spellEnd"/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terial percobaan ketiga sebagai berikut:</w:t>
      </w:r>
    </w:p>
    <w:p w14:paraId="315D436B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1F0381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57A39B22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89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3A835D4A" w14:textId="77777777" w:rsidR="00052EBD" w:rsidRPr="005C5C4E" w:rsidRDefault="00052EBD" w:rsidP="00052EBD">
      <w:pPr>
        <w:spacing w:line="360" w:lineRule="auto"/>
        <w:ind w:left="142" w:hanging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3,415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5C9EB5F9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4348 mm³</m:t>
          </m:r>
        </m:oMath>
      </m:oMathPara>
    </w:p>
    <w:p w14:paraId="4FB80658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61D84598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40F2BA1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3AD94D4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3D76AFF4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4348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0D48F398" w14:textId="77777777" w:rsidR="00052EBD" w:rsidRPr="005C5C4E" w:rsidRDefault="00052EBD" w:rsidP="00052EBD">
      <w:pPr>
        <w:spacing w:line="360" w:lineRule="auto"/>
        <w:ind w:left="-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42B5BA6D" w14:textId="77777777" w:rsidR="00052EBD" w:rsidRPr="005C5C4E" w:rsidRDefault="00052EBD" w:rsidP="00052EBD">
      <w:pPr>
        <w:spacing w:line="360" w:lineRule="auto"/>
        <w:ind w:left="127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226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50BDC7E1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2% percobaan kesatu sebagai berikut:</w:t>
      </w:r>
    </w:p>
    <w:p w14:paraId="1BA9EC3D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0D8B068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73F47439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60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041BA4DF" w14:textId="77777777" w:rsidR="00052EBD" w:rsidRPr="005C5C4E" w:rsidRDefault="00052EBD" w:rsidP="00052EBD">
      <w:pPr>
        <w:spacing w:line="360" w:lineRule="auto"/>
        <w:ind w:left="142" w:hanging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4,131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3390C3B9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8659 mm³</m:t>
          </m:r>
        </m:oMath>
      </m:oMathPara>
    </w:p>
    <w:p w14:paraId="53B15956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55BD1CDF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53096EA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2BE7D09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773B1B35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0865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318FA9FB" w14:textId="77777777" w:rsidR="00052EBD" w:rsidRPr="005C5C4E" w:rsidRDefault="00052EBD" w:rsidP="00052EBD">
      <w:pPr>
        <w:spacing w:line="360" w:lineRule="auto"/>
        <w:ind w:left="-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13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6F78C10C" w14:textId="77777777" w:rsidR="00052EBD" w:rsidRPr="005C5C4E" w:rsidRDefault="00052EBD" w:rsidP="00052EBD">
      <w:pPr>
        <w:spacing w:line="360" w:lineRule="auto"/>
        <w:ind w:left="993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136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0692D26A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Mencari nilai keausan material pada variasi penambahan magnesium 2% percobaan kedua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499ED318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D152E7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60A4508A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1,81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1AB298B9" w14:textId="77777777" w:rsidR="00052EBD" w:rsidRPr="005C5C4E" w:rsidRDefault="00052EBD" w:rsidP="00052EBD">
      <w:pPr>
        <w:spacing w:line="360" w:lineRule="auto"/>
        <w:ind w:left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0,571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5099BBD6" w14:textId="77777777" w:rsidR="00052EBD" w:rsidRPr="005C5C4E" w:rsidRDefault="00052EBD" w:rsidP="00052EBD">
      <w:pPr>
        <w:spacing w:line="360" w:lineRule="auto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2605mm³</m:t>
          </m:r>
        </m:oMath>
      </m:oMathPara>
    </w:p>
    <w:p w14:paraId="34C7D749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719ADD7D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5D2FF9A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148A1FA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11ED90FB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2605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61DFA6F4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1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5C14BA34" w14:textId="77777777" w:rsidR="00052EBD" w:rsidRPr="005C5C4E" w:rsidRDefault="00052EBD" w:rsidP="00052EBD">
      <w:pPr>
        <w:spacing w:line="360" w:lineRule="auto"/>
        <w:ind w:left="1560" w:hanging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0,00198 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22383562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2% percobaan ketiga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6164B7EE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FF122A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10CBC19B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92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73CF15DF" w14:textId="77777777" w:rsidR="00052EBD" w:rsidRPr="005C5C4E" w:rsidRDefault="00052EBD" w:rsidP="00052EBD">
      <w:pPr>
        <w:spacing w:line="360" w:lineRule="auto"/>
        <w:ind w:left="-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4,41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6A86FF8D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4962mm³</m:t>
          </m:r>
        </m:oMath>
      </m:oMathPara>
    </w:p>
    <w:p w14:paraId="5806A1A8" w14:textId="77777777" w:rsidR="00052EBD" w:rsidRPr="005C5C4E" w:rsidRDefault="00052EBD" w:rsidP="00052EBD">
      <w:pPr>
        <w:spacing w:line="360" w:lineRule="auto"/>
        <w:ind w:firstLine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11749748" w14:textId="77777777" w:rsidR="00052EBD" w:rsidRPr="005C5C4E" w:rsidRDefault="00052EBD" w:rsidP="00052EBD">
      <w:pPr>
        <w:spacing w:line="360" w:lineRule="auto"/>
        <w:ind w:firstLine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40DC523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5F49DBA5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2F7C2B79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496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99C955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17197F3A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0,00235 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4832810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48CC2C8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3% percobaan kesatu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3719594F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283FFB1" w14:textId="77777777" w:rsidR="00052EBD" w:rsidRPr="005C5C4E" w:rsidRDefault="00052EBD" w:rsidP="00052EBD">
      <w:pPr>
        <w:spacing w:line="360" w:lineRule="auto"/>
        <w:ind w:left="-851" w:firstLine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7CF51AE4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92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621584C0" w14:textId="77777777" w:rsidR="00052EBD" w:rsidRPr="005C5C4E" w:rsidRDefault="00052EBD" w:rsidP="00052EBD">
      <w:pPr>
        <w:spacing w:line="360" w:lineRule="auto"/>
        <w:ind w:left="-142" w:hanging="142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4.4187136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6E92B78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4962 mm³</m:t>
          </m:r>
        </m:oMath>
      </m:oMathPara>
    </w:p>
    <w:p w14:paraId="0D989B74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3290751A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6AE9369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0FE132E1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D698F5E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496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65ADFAB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5E790C9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 xml:space="preserve">=0,00235 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64E4ADDB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3% percobaan kedua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33EEA2D2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64E91A38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5D9FBE91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2,08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545EB3EA" w14:textId="77777777" w:rsidR="00052EBD" w:rsidRPr="005C5C4E" w:rsidRDefault="00052EBD" w:rsidP="00052EBD">
      <w:pPr>
        <w:spacing w:line="360" w:lineRule="auto"/>
        <w:ind w:left="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1,046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5028FFC8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9023mm³</m:t>
          </m:r>
        </m:oMath>
      </m:oMathPara>
    </w:p>
    <w:p w14:paraId="4FE98B73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4D9794EA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4B38C28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5B8C8A7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39A9D37F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9023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323932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46D19EE7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 xml:space="preserve">=0,00299 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72C9EC4A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3% percobaan ketiga sebagai berikut:</w:t>
      </w:r>
    </w:p>
    <w:p w14:paraId="477AD40F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4E2622FB" w14:textId="77777777" w:rsidR="00052EBD" w:rsidRPr="005C5C4E" w:rsidRDefault="00052EBD" w:rsidP="00052EBD">
      <w:pPr>
        <w:spacing w:line="360" w:lineRule="auto"/>
        <w:ind w:left="-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2818E7BA" w14:textId="77777777" w:rsidR="00052EBD" w:rsidRPr="005C5C4E" w:rsidRDefault="00052EBD" w:rsidP="00052EBD">
      <w:pPr>
        <w:spacing w:line="360" w:lineRule="auto"/>
        <w:ind w:left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07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5E7E9DAA" w14:textId="77777777" w:rsidR="00052EBD" w:rsidRPr="005C5C4E" w:rsidRDefault="00052EBD" w:rsidP="00052EBD">
      <w:pPr>
        <w:spacing w:line="360" w:lineRule="auto"/>
        <w:ind w:left="-284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4,187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3A736D75" w14:textId="77777777" w:rsidR="00052EBD" w:rsidRPr="005C5C4E" w:rsidRDefault="00052EBD" w:rsidP="00052EBD">
      <w:pPr>
        <w:spacing w:line="360" w:lineRule="auto"/>
        <w:ind w:left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2566 mm³</m:t>
          </m:r>
        </m:oMath>
      </m:oMathPara>
    </w:p>
    <w:p w14:paraId="793AEE27" w14:textId="77777777" w:rsidR="00052EBD" w:rsidRPr="005C5C4E" w:rsidRDefault="00052EBD" w:rsidP="00052EBD">
      <w:pPr>
        <w:spacing w:line="360" w:lineRule="auto"/>
        <w:ind w:firstLine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64CF4766" w14:textId="77777777" w:rsidR="00052EBD" w:rsidRPr="005C5C4E" w:rsidRDefault="00052EBD" w:rsidP="00052EBD">
      <w:pPr>
        <w:spacing w:line="360" w:lineRule="auto"/>
        <w:ind w:firstLine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7EF3105B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4DC7805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7994AC87" w14:textId="77777777" w:rsidR="00052EBD" w:rsidRPr="005C5C4E" w:rsidRDefault="00052EBD" w:rsidP="00052EBD">
      <w:pPr>
        <w:spacing w:line="36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02566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57ABA61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04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6F0F7B52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040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3FFAF71E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4% percobaan kesatu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19E71D55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525CFAC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540D874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2,00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260B603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7,600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1D78263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6912 mm³</m:t>
          </m:r>
        </m:oMath>
      </m:oMathPara>
    </w:p>
    <w:p w14:paraId="255F7B01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5AFE9979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74529510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1F2D8C69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31706CE4" w14:textId="77777777" w:rsidR="00052EBD" w:rsidRPr="005C5C4E" w:rsidRDefault="00052EBD" w:rsidP="00052EBD">
      <w:pPr>
        <w:spacing w:line="360" w:lineRule="auto"/>
        <w:ind w:left="851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6912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10E2B03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5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5794F72B" w14:textId="77777777" w:rsidR="00052EBD" w:rsidRPr="005C5C4E" w:rsidRDefault="00052EBD" w:rsidP="00052EBD">
      <w:pPr>
        <w:spacing w:line="360" w:lineRule="auto"/>
        <w:ind w:left="1418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266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08DB07BD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4% percobaan kedua sebagai berikut:</w:t>
      </w:r>
    </w:p>
    <w:p w14:paraId="55C48C5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7048C5A9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32D3DF5A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2,03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052C5C63" w14:textId="77777777" w:rsidR="00052EBD" w:rsidRPr="005C5C4E" w:rsidRDefault="00052EBD" w:rsidP="00052EBD">
      <w:pPr>
        <w:spacing w:line="360" w:lineRule="auto"/>
        <w:ind w:left="-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8,71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11E0E988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7597 mm³</m:t>
          </m:r>
        </m:oMath>
      </m:oMathPara>
    </w:p>
    <w:p w14:paraId="7C6BB648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4B3CEAFB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7B0F7EB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1C7D230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07B5706E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7597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56A6D7D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26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59B44A6C" w14:textId="77777777" w:rsidR="00052EBD" w:rsidRPr="005C5C4E" w:rsidRDefault="00052EBD" w:rsidP="00052EBD">
      <w:pPr>
        <w:spacing w:line="360" w:lineRule="auto"/>
        <w:ind w:left="156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277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7497E4DA" w14:textId="77777777" w:rsidR="00052EBD" w:rsidRPr="005C5C4E" w:rsidRDefault="00052EBD" w:rsidP="00052EBD">
      <w:pPr>
        <w:spacing w:line="360" w:lineRule="auto"/>
        <w:ind w:left="720"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cari nilai keausan material pada variasi penambahan magnesium 4% percobaan ketiga seba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 berikut:</w:t>
      </w:r>
    </w:p>
    <w:p w14:paraId="02337450" w14:textId="77777777" w:rsidR="00052EBD" w:rsidRPr="005C5C4E" w:rsidRDefault="00052EBD" w:rsidP="00052EBD">
      <w:pPr>
        <w:spacing w:line="360" w:lineRule="auto"/>
        <w:ind w:firstLine="72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volume tergores:</w:t>
      </w:r>
    </w:p>
    <w:p w14:paraId="0B01D0F2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B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b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r</m:t>
              </m:r>
            </m:den>
          </m:f>
        </m:oMath>
      </m:oMathPara>
    </w:p>
    <w:p w14:paraId="5FB98A03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3,45x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222222"/>
                      <w:sz w:val="24"/>
                      <w:szCs w:val="24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1,81</m:t>
                  </m:r>
                </m:e>
                <m:sup>
                  <m:r>
                    <w:rPr>
                      <w:rFonts w:ascii="Cambria Math" w:hAnsi="Cambria Math" w:cs="Times New Roman"/>
                      <w:color w:val="222222"/>
                      <w:sz w:val="24"/>
                      <w:szCs w:val="24"/>
                      <w:shd w:val="clear" w:color="auto" w:fill="FFFFFF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2x13,6</m:t>
              </m:r>
            </m:den>
          </m:f>
        </m:oMath>
      </m:oMathPara>
    </w:p>
    <w:p w14:paraId="6BF08B77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20,571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63,2</m:t>
              </m:r>
            </m:den>
          </m:f>
        </m:oMath>
      </m:oMathPara>
    </w:p>
    <w:p w14:paraId="062344DA" w14:textId="77777777" w:rsidR="00052EBD" w:rsidRPr="005C5C4E" w:rsidRDefault="00052EBD" w:rsidP="00052EBD">
      <w:pPr>
        <w:spacing w:line="360" w:lineRule="auto"/>
        <w:ind w:left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12605 mm³</m:t>
          </m:r>
        </m:oMath>
      </m:oMathPara>
    </w:p>
    <w:p w14:paraId="121512F9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enghitung keausan material:</w:t>
      </w:r>
    </w:p>
    <w:p w14:paraId="4D85A1A3" w14:textId="77777777" w:rsidR="00052EBD" w:rsidRPr="005C5C4E" w:rsidRDefault="00052EBD" w:rsidP="00052EBD">
      <w:pPr>
        <w:spacing w:line="360" w:lineRule="auto"/>
        <w:ind w:firstLine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iketahui: </w:t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Panjang lintasan 15m</w:t>
      </w:r>
    </w:p>
    <w:p w14:paraId="1A96D97C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</w:r>
      <w:r w:rsidRPr="005C5C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ab/>
        <w:t>Beban penguji 6,36kg</w:t>
      </w:r>
    </w:p>
    <w:p w14:paraId="282239C6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Ws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W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440F1E99" w14:textId="77777777" w:rsidR="00052EBD" w:rsidRPr="005C5C4E" w:rsidRDefault="00052EBD" w:rsidP="00052EBD">
      <w:pPr>
        <w:spacing w:line="360" w:lineRule="auto"/>
        <w:ind w:left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,5x0,12605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15x6,36</m:t>
              </m:r>
            </m:den>
          </m:f>
        </m:oMath>
      </m:oMathPara>
    </w:p>
    <w:p w14:paraId="131599DE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w:lastRenderedPageBreak/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222222"/>
                  <w:sz w:val="24"/>
                  <w:szCs w:val="24"/>
                  <w:shd w:val="clear" w:color="auto" w:fill="FFFFFF"/>
                </w:rPr>
              </m:ctrlPr>
            </m:fPr>
            <m:num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0,19</m:t>
              </m:r>
            </m:num>
            <m:den>
              <m:r>
                <w:rPr>
                  <w:rFonts w:ascii="Cambria Math" w:hAnsi="Cambria Math" w:cs="Times New Roman"/>
                  <w:color w:val="222222"/>
                  <w:sz w:val="24"/>
                  <w:szCs w:val="24"/>
                  <w:shd w:val="clear" w:color="auto" w:fill="FFFFFF"/>
                </w:rPr>
                <m:t>95,4</m:t>
              </m:r>
            </m:den>
          </m:f>
        </m:oMath>
      </m:oMathPara>
    </w:p>
    <w:p w14:paraId="3EBC9BA9" w14:textId="77777777" w:rsidR="00052EBD" w:rsidRPr="0000696C" w:rsidRDefault="00052EBD" w:rsidP="00052EBD">
      <w:pPr>
        <w:spacing w:line="360" w:lineRule="auto"/>
        <w:ind w:left="1418"/>
        <w:jc w:val="both"/>
        <w:rPr>
          <w:rFonts w:ascii="Times New Roman" w:eastAsiaTheme="minorEastAsia" w:hAnsi="Times New Roman" w:cs="Times New Roman"/>
          <w:color w:val="222222"/>
          <w:sz w:val="24"/>
          <w:szCs w:val="24"/>
          <w:shd w:val="clear" w:color="auto" w:fill="FFFFFF"/>
        </w:rPr>
      </w:pPr>
      <m:oMathPara>
        <m:oMath>
          <m: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=0,00198</m:t>
          </m:r>
          <m:r>
            <m:rPr>
              <m:sty m:val="p"/>
            </m:rPr>
            <w:rPr>
              <w:rFonts w:ascii="Cambria Math" w:hAnsi="Cambria Math" w:cs="Times New Roman"/>
              <w:color w:val="222222"/>
              <w:sz w:val="24"/>
              <w:szCs w:val="24"/>
              <w:shd w:val="clear" w:color="auto" w:fill="FFFFFF"/>
            </w:rPr>
            <m:t>mm³/kg.m</m:t>
          </m:r>
        </m:oMath>
      </m:oMathPara>
    </w:p>
    <w:p w14:paraId="64AC7D35" w14:textId="77777777" w:rsidR="00052EBD" w:rsidRPr="00AF116E" w:rsidRDefault="00052EBD" w:rsidP="00052EBD">
      <w:pPr>
        <w:spacing w:line="360" w:lineRule="auto"/>
        <w:jc w:val="both"/>
        <w:rPr>
          <w:rFonts w:ascii="Times New Roman" w:eastAsiaTheme="minorEastAsia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  <w:r w:rsidRPr="00AF116E">
        <w:rPr>
          <w:rFonts w:ascii="Times New Roman" w:eastAsiaTheme="minorEastAsia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Lampiran 2. </w:t>
      </w:r>
      <w:proofErr w:type="spellStart"/>
      <w:r w:rsidRPr="00AF116E">
        <w:rPr>
          <w:rFonts w:ascii="Times New Roman" w:eastAsiaTheme="minorEastAsia" w:hAnsi="Times New Roman" w:cs="Times New Roman"/>
          <w:b/>
          <w:bCs/>
          <w:color w:val="222222"/>
          <w:sz w:val="24"/>
          <w:szCs w:val="24"/>
          <w:shd w:val="clear" w:color="auto" w:fill="FFFFFF"/>
        </w:rPr>
        <w:t>Kegitan</w:t>
      </w:r>
      <w:proofErr w:type="spellEnd"/>
      <w:r w:rsidRPr="00AF116E">
        <w:rPr>
          <w:rFonts w:ascii="Times New Roman" w:eastAsiaTheme="minorEastAsia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 Pengujian </w:t>
      </w:r>
      <w:proofErr w:type="spellStart"/>
      <w:r w:rsidRPr="00AF116E">
        <w:rPr>
          <w:rFonts w:ascii="Times New Roman" w:eastAsiaTheme="minorEastAsia" w:hAnsi="Times New Roman" w:cs="Times New Roman"/>
          <w:b/>
          <w:bCs/>
          <w:color w:val="222222"/>
          <w:sz w:val="24"/>
          <w:szCs w:val="24"/>
          <w:shd w:val="clear" w:color="auto" w:fill="FFFFFF"/>
        </w:rPr>
        <w:t>Sepesimen</w:t>
      </w:r>
      <w:proofErr w:type="spellEnd"/>
    </w:p>
    <w:tbl>
      <w:tblPr>
        <w:tblStyle w:val="KisiTabel"/>
        <w:tblW w:w="510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92"/>
        <w:gridCol w:w="2517"/>
      </w:tblGrid>
      <w:tr w:rsidR="00052EBD" w14:paraId="16406E57" w14:textId="77777777" w:rsidTr="00D33221">
        <w:trPr>
          <w:trHeight w:val="2962"/>
          <w:jc w:val="center"/>
        </w:trPr>
        <w:tc>
          <w:tcPr>
            <w:tcW w:w="2592" w:type="dxa"/>
          </w:tcPr>
          <w:p w14:paraId="484C39CA" w14:textId="77777777" w:rsidR="00052EBD" w:rsidRPr="00BB7C79" w:rsidRDefault="00052EBD" w:rsidP="00D33221">
            <w:pPr>
              <w:rPr>
                <w:rFonts w:ascii="Times New Roman" w:hAnsi="Times New Roman" w:cs="Times New Roman"/>
                <w:noProof/>
                <w:sz w:val="24"/>
                <w:lang w:eastAsia="id-ID"/>
              </w:rPr>
            </w:pPr>
            <w:r w:rsidRPr="00BB7C79">
              <w:rPr>
                <w:rFonts w:ascii="Times New Roman" w:hAnsi="Times New Roman" w:cs="Times New Roman"/>
                <w:noProof/>
                <w:sz w:val="24"/>
                <w:lang w:eastAsia="id-ID"/>
              </w:rPr>
              <w:t>Pengujian Keausan</w:t>
            </w:r>
          </w:p>
          <w:p w14:paraId="2F51C490" w14:textId="77777777" w:rsidR="00052EBD" w:rsidRDefault="00052EBD" w:rsidP="00D33221">
            <w:r>
              <w:rPr>
                <w:noProof/>
                <w:lang w:eastAsia="id-ID"/>
              </w:rPr>
              <w:drawing>
                <wp:inline distT="0" distB="0" distL="0" distR="0" wp14:anchorId="21EAEFA6" wp14:editId="4CF8662E">
                  <wp:extent cx="1953831" cy="4335145"/>
                  <wp:effectExtent l="0" t="0" r="8890" b="825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20231127_072949 (2).jpg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54741" cy="43371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17" w:type="dxa"/>
          </w:tcPr>
          <w:p w14:paraId="6EEE9B68" w14:textId="77777777" w:rsidR="00052EBD" w:rsidRDefault="00052EBD" w:rsidP="00D33221">
            <w:pPr>
              <w:rPr>
                <w:noProof/>
                <w:lang w:eastAsia="id-ID"/>
              </w:rPr>
            </w:pPr>
          </w:p>
          <w:p w14:paraId="52CCCF7A" w14:textId="77777777" w:rsidR="00052EBD" w:rsidRDefault="00052EBD" w:rsidP="00D33221">
            <w:r>
              <w:rPr>
                <w:noProof/>
                <w:lang w:eastAsia="id-ID"/>
              </w:rPr>
              <w:drawing>
                <wp:inline distT="0" distB="0" distL="0" distR="0" wp14:anchorId="7074D95C" wp14:editId="4DC398C7">
                  <wp:extent cx="1950720" cy="433514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Screenshot_20231203_153155_Gallery.jp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50720" cy="43351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0D5AC1D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tbl>
      <w:tblPr>
        <w:tblStyle w:val="KisiTabel"/>
        <w:tblW w:w="721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23"/>
        <w:gridCol w:w="3689"/>
      </w:tblGrid>
      <w:tr w:rsidR="00052EBD" w14:paraId="12D8BD19" w14:textId="77777777" w:rsidTr="00D33221">
        <w:trPr>
          <w:trHeight w:val="7012"/>
          <w:jc w:val="center"/>
        </w:trPr>
        <w:tc>
          <w:tcPr>
            <w:tcW w:w="3523" w:type="dxa"/>
          </w:tcPr>
          <w:p w14:paraId="6038AA54" w14:textId="77777777" w:rsidR="00052EBD" w:rsidRPr="00BB7C79" w:rsidRDefault="00052EBD" w:rsidP="00D33221">
            <w:pPr>
              <w:rPr>
                <w:rFonts w:ascii="Times New Roman" w:hAnsi="Times New Roman" w:cs="Times New Roman"/>
                <w:noProof/>
                <w:lang w:eastAsia="id-ID"/>
              </w:rPr>
            </w:pPr>
            <w:r w:rsidRPr="00BB7C79">
              <w:rPr>
                <w:rFonts w:ascii="Times New Roman" w:hAnsi="Times New Roman" w:cs="Times New Roman"/>
                <w:noProof/>
                <w:sz w:val="24"/>
                <w:lang w:eastAsia="id-ID"/>
              </w:rPr>
              <w:lastRenderedPageBreak/>
              <w:t>Pengujian Tarik Dan Kekerasan</w:t>
            </w:r>
          </w:p>
          <w:p w14:paraId="78EB3187" w14:textId="77777777" w:rsidR="00052EBD" w:rsidRDefault="00052EBD" w:rsidP="00D33221">
            <w:pPr>
              <w:jc w:val="center"/>
            </w:pPr>
            <w:r>
              <w:rPr>
                <w:noProof/>
                <w:lang w:eastAsia="id-ID"/>
              </w:rPr>
              <w:drawing>
                <wp:inline distT="0" distB="0" distL="0" distR="0" wp14:anchorId="63C8FBF5" wp14:editId="3076D4E6">
                  <wp:extent cx="1831019" cy="4072270"/>
                  <wp:effectExtent l="0" t="0" r="0" b="444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37889" cy="40875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9" w:type="dxa"/>
          </w:tcPr>
          <w:p w14:paraId="71D80026" w14:textId="77777777" w:rsidR="00052EBD" w:rsidRDefault="00052EBD" w:rsidP="00D33221">
            <w:pPr>
              <w:jc w:val="center"/>
            </w:pPr>
          </w:p>
          <w:p w14:paraId="068AB89B" w14:textId="77777777" w:rsidR="00052EBD" w:rsidRDefault="00052EBD" w:rsidP="00D33221">
            <w:pPr>
              <w:jc w:val="center"/>
            </w:pPr>
            <w:r>
              <w:rPr>
                <w:noProof/>
                <w:lang w:eastAsia="id-ID"/>
              </w:rPr>
              <w:drawing>
                <wp:inline distT="0" distB="0" distL="0" distR="0" wp14:anchorId="59D24ECC" wp14:editId="7425E0BE">
                  <wp:extent cx="1892300" cy="4072255"/>
                  <wp:effectExtent l="0" t="0" r="0" b="444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0499" cy="40899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DB10B2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321C4160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0104C902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2FA00FFE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2A925AF1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4BB7A275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EE04EF6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5E421D77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29713FDD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78ABCEC2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7227E1A2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</w:pPr>
      <w:r w:rsidRPr="00AF116E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lastRenderedPageBreak/>
        <w:t>Lampiran 3. Hasil Pengujian Material</w:t>
      </w:r>
    </w:p>
    <w:p w14:paraId="7F07F91C" w14:textId="77777777" w:rsidR="00052EBD" w:rsidRDefault="00052EBD" w:rsidP="00052EB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F116E">
        <w:rPr>
          <w:rFonts w:ascii="Times New Roman" w:hAnsi="Times New Roman" w:cs="Times New Roman"/>
          <w:sz w:val="24"/>
          <w:szCs w:val="24"/>
          <w:shd w:val="clear" w:color="auto" w:fill="FFFFFF"/>
        </w:rPr>
        <w:t>Hasil Pengujian Keausan</w:t>
      </w:r>
    </w:p>
    <w:p w14:paraId="6FECB1B6" w14:textId="77777777" w:rsidR="00052EBD" w:rsidRPr="00AF116E" w:rsidRDefault="00052EBD" w:rsidP="00052EBD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noProof/>
          <w:lang w:eastAsia="id-ID"/>
        </w:rPr>
        <w:drawing>
          <wp:inline distT="0" distB="0" distL="0" distR="0" wp14:anchorId="6C2BC3CB" wp14:editId="66033CCD">
            <wp:extent cx="4842755" cy="7130841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G-20231212-WA0018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89" t="9375" r="14695" b="10146"/>
                    <a:stretch/>
                  </pic:blipFill>
                  <pic:spPr bwMode="auto">
                    <a:xfrm>
                      <a:off x="0" y="0"/>
                      <a:ext cx="4848021" cy="71385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6A8DC6" w14:textId="77777777" w:rsidR="00052EBD" w:rsidRDefault="00052EBD" w:rsidP="00052EBD">
      <w:pPr>
        <w:spacing w:line="360" w:lineRule="auto"/>
        <w:jc w:val="center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noProof/>
          <w:lang w:eastAsia="id-ID"/>
        </w:rPr>
        <w:lastRenderedPageBreak/>
        <w:drawing>
          <wp:inline distT="0" distB="0" distL="0" distR="0" wp14:anchorId="254080A1" wp14:editId="36937981">
            <wp:extent cx="7873365" cy="5532081"/>
            <wp:effectExtent l="8890" t="0" r="3175" b="317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G-20231212-WA0015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91" t="20239" r="8651" b="6696"/>
                    <a:stretch/>
                  </pic:blipFill>
                  <pic:spPr bwMode="auto">
                    <a:xfrm rot="16200000">
                      <a:off x="0" y="0"/>
                      <a:ext cx="7982346" cy="56086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CDCC1C" w14:textId="77777777" w:rsidR="00052EBD" w:rsidRDefault="00052EBD" w:rsidP="00052EBD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 xml:space="preserve">Hasil </w:t>
      </w:r>
      <w:proofErr w:type="spellStart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jian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arik</w:t>
      </w:r>
    </w:p>
    <w:p w14:paraId="121C0639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noProof/>
          <w:lang w:eastAsia="id-ID"/>
        </w:rPr>
        <w:drawing>
          <wp:inline distT="0" distB="0" distL="0" distR="0" wp14:anchorId="52A91B9C" wp14:editId="3C951008">
            <wp:extent cx="7694355" cy="5229003"/>
            <wp:effectExtent l="0" t="5397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G-20231212-WA0016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71" t="14168" r="5028" b="3260"/>
                    <a:stretch/>
                  </pic:blipFill>
                  <pic:spPr bwMode="auto">
                    <a:xfrm rot="16200000">
                      <a:off x="0" y="0"/>
                      <a:ext cx="7712616" cy="52414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276716" w14:textId="77777777" w:rsidR="00052EBD" w:rsidRDefault="00052EBD" w:rsidP="00052EBD">
      <w:pPr>
        <w:spacing w:line="24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Hasil Pengujian Kekerasan</w:t>
      </w:r>
    </w:p>
    <w:p w14:paraId="7AAAA189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noProof/>
          <w:lang w:eastAsia="id-ID"/>
        </w:rPr>
        <w:drawing>
          <wp:inline distT="0" distB="0" distL="0" distR="0" wp14:anchorId="3D94CD03" wp14:editId="1089B838">
            <wp:extent cx="5039995" cy="7380014"/>
            <wp:effectExtent l="0" t="0" r="825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3800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041035" w14:textId="77777777" w:rsidR="00052EBD" w:rsidRDefault="00052EBD" w:rsidP="00052EBD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p w14:paraId="59EEC2CE" w14:textId="77777777" w:rsidR="00052EBD" w:rsidRDefault="00052EBD" w:rsidP="00052EBD">
      <w:pPr>
        <w:spacing w:line="240" w:lineRule="auto"/>
        <w:jc w:val="both"/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lastRenderedPageBreak/>
        <w:t xml:space="preserve">Hasil uji komposisi piston mobil </w:t>
      </w:r>
    </w:p>
    <w:p w14:paraId="37B434EC" w14:textId="77777777" w:rsidR="00052EBD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</w:rPr>
        <w:drawing>
          <wp:inline distT="0" distB="0" distL="0" distR="0" wp14:anchorId="0E6D04CE" wp14:editId="075DF8C1">
            <wp:extent cx="5039995" cy="7167245"/>
            <wp:effectExtent l="0" t="0" r="8255" b="0"/>
            <wp:docPr id="91837223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837223" name="Gambar 91837223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67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5F24A4" w14:textId="77777777" w:rsidR="00052EBD" w:rsidRDefault="00052EBD" w:rsidP="00052EBD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br w:type="page"/>
      </w:r>
    </w:p>
    <w:tbl>
      <w:tblPr>
        <w:tblStyle w:val="KisiTabel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7"/>
      </w:tblGrid>
      <w:tr w:rsidR="00052EBD" w14:paraId="45CE8602" w14:textId="77777777" w:rsidTr="00D33221">
        <w:tc>
          <w:tcPr>
            <w:tcW w:w="7927" w:type="dxa"/>
            <w:vAlign w:val="center"/>
          </w:tcPr>
          <w:p w14:paraId="380D786D" w14:textId="77777777" w:rsidR="00052EBD" w:rsidRDefault="00052EBD" w:rsidP="00D33221">
            <w:pPr>
              <w:spacing w:line="48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lastRenderedPageBreak/>
              <w:t>Gambar alat peleburan aluminium</w:t>
            </w:r>
          </w:p>
          <w:p w14:paraId="77D1C70F" w14:textId="77777777" w:rsidR="00052EBD" w:rsidRDefault="00052EBD" w:rsidP="00D33221">
            <w:pPr>
              <w:spacing w:line="360" w:lineRule="auto"/>
              <w:jc w:val="center"/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</w:rPr>
              <w:drawing>
                <wp:inline distT="0" distB="0" distL="0" distR="0" wp14:anchorId="3B1CB425" wp14:editId="5737B37A">
                  <wp:extent cx="5039995" cy="7496175"/>
                  <wp:effectExtent l="0" t="0" r="8255" b="9525"/>
                  <wp:docPr id="1971201673" name="Gambar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71201673" name="Gambar 197120167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39995" cy="74961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EF7C26F" w14:textId="77777777" w:rsidR="00052EBD" w:rsidRPr="005C5C4E" w:rsidRDefault="00052EBD" w:rsidP="00052EBD">
      <w:pPr>
        <w:spacing w:line="360" w:lineRule="auto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431E18CF" w14:textId="77777777" w:rsidR="00A242A4" w:rsidRDefault="00A242A4"/>
    <w:sectPr w:rsidR="00A242A4" w:rsidSect="00211004">
      <w:headerReference w:type="first" r:id="rId16"/>
      <w:footerReference w:type="first" r:id="rId17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30467520"/>
      <w:docPartObj>
        <w:docPartGallery w:val="Page Numbers (Bottom of Page)"/>
        <w:docPartUnique/>
      </w:docPartObj>
    </w:sdtPr>
    <w:sdtContent>
      <w:p w14:paraId="261D3F01" w14:textId="77777777" w:rsidR="00000000" w:rsidRDefault="00000000">
        <w:pPr>
          <w:pStyle w:val="Footer"/>
          <w:jc w:val="center"/>
        </w:pPr>
        <w:r>
          <w:fldChar w:fldCharType="begin"/>
        </w:r>
        <w:r>
          <w:instrText xml:space="preserve">PAGE   \* </w:instrText>
        </w:r>
        <w:r>
          <w:instrText>MERGEFORMAT</w:instrText>
        </w:r>
        <w:r>
          <w:fldChar w:fldCharType="separate"/>
        </w:r>
        <w:r>
          <w:rPr>
            <w:noProof/>
          </w:rPr>
          <w:t>43</w:t>
        </w:r>
        <w:r>
          <w:fldChar w:fldCharType="end"/>
        </w:r>
      </w:p>
    </w:sdtContent>
  </w:sdt>
  <w:p w14:paraId="4B06CA1A" w14:textId="77777777" w:rsidR="00000000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ED2677" w14:textId="77777777" w:rsidR="00000000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009C9"/>
    <w:multiLevelType w:val="hybridMultilevel"/>
    <w:tmpl w:val="CF2EC59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966897"/>
    <w:multiLevelType w:val="hybridMultilevel"/>
    <w:tmpl w:val="322AFD8A"/>
    <w:lvl w:ilvl="0" w:tplc="17F47252">
      <w:start w:val="1"/>
      <w:numFmt w:val="decimal"/>
      <w:lvlText w:val="%1)"/>
      <w:lvlJc w:val="left"/>
      <w:pPr>
        <w:ind w:left="24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120" w:hanging="360"/>
      </w:pPr>
    </w:lvl>
    <w:lvl w:ilvl="2" w:tplc="0409001B" w:tentative="1">
      <w:start w:val="1"/>
      <w:numFmt w:val="lowerRoman"/>
      <w:lvlText w:val="%3."/>
      <w:lvlJc w:val="right"/>
      <w:pPr>
        <w:ind w:left="3840" w:hanging="180"/>
      </w:pPr>
    </w:lvl>
    <w:lvl w:ilvl="3" w:tplc="0409000F" w:tentative="1">
      <w:start w:val="1"/>
      <w:numFmt w:val="decimal"/>
      <w:lvlText w:val="%4."/>
      <w:lvlJc w:val="left"/>
      <w:pPr>
        <w:ind w:left="4560" w:hanging="360"/>
      </w:pPr>
    </w:lvl>
    <w:lvl w:ilvl="4" w:tplc="04090019" w:tentative="1">
      <w:start w:val="1"/>
      <w:numFmt w:val="lowerLetter"/>
      <w:lvlText w:val="%5."/>
      <w:lvlJc w:val="left"/>
      <w:pPr>
        <w:ind w:left="5280" w:hanging="360"/>
      </w:pPr>
    </w:lvl>
    <w:lvl w:ilvl="5" w:tplc="0409001B" w:tentative="1">
      <w:start w:val="1"/>
      <w:numFmt w:val="lowerRoman"/>
      <w:lvlText w:val="%6."/>
      <w:lvlJc w:val="right"/>
      <w:pPr>
        <w:ind w:left="6000" w:hanging="180"/>
      </w:pPr>
    </w:lvl>
    <w:lvl w:ilvl="6" w:tplc="0409000F" w:tentative="1">
      <w:start w:val="1"/>
      <w:numFmt w:val="decimal"/>
      <w:lvlText w:val="%7."/>
      <w:lvlJc w:val="left"/>
      <w:pPr>
        <w:ind w:left="6720" w:hanging="360"/>
      </w:pPr>
    </w:lvl>
    <w:lvl w:ilvl="7" w:tplc="04090019" w:tentative="1">
      <w:start w:val="1"/>
      <w:numFmt w:val="lowerLetter"/>
      <w:lvlText w:val="%8."/>
      <w:lvlJc w:val="left"/>
      <w:pPr>
        <w:ind w:left="7440" w:hanging="360"/>
      </w:pPr>
    </w:lvl>
    <w:lvl w:ilvl="8" w:tplc="0409001B" w:tentative="1">
      <w:start w:val="1"/>
      <w:numFmt w:val="lowerRoman"/>
      <w:lvlText w:val="%9."/>
      <w:lvlJc w:val="right"/>
      <w:pPr>
        <w:ind w:left="8160" w:hanging="180"/>
      </w:pPr>
    </w:lvl>
  </w:abstractNum>
  <w:abstractNum w:abstractNumId="2" w15:restartNumberingAfterBreak="0">
    <w:nsid w:val="08426E7F"/>
    <w:multiLevelType w:val="hybridMultilevel"/>
    <w:tmpl w:val="2F1EF812"/>
    <w:lvl w:ilvl="0" w:tplc="D31206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8A13383"/>
    <w:multiLevelType w:val="hybridMultilevel"/>
    <w:tmpl w:val="DDBE7C88"/>
    <w:lvl w:ilvl="0" w:tplc="7278D5BA">
      <w:start w:val="1"/>
      <w:numFmt w:val="bullet"/>
      <w:lvlText w:val="-"/>
      <w:lvlJc w:val="left"/>
      <w:pPr>
        <w:ind w:left="114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abstractNum w:abstractNumId="4" w15:restartNumberingAfterBreak="0">
    <w:nsid w:val="0E684E35"/>
    <w:multiLevelType w:val="hybridMultilevel"/>
    <w:tmpl w:val="A12E10D8"/>
    <w:lvl w:ilvl="0" w:tplc="D312060E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24F1869"/>
    <w:multiLevelType w:val="hybridMultilevel"/>
    <w:tmpl w:val="D76A95A6"/>
    <w:lvl w:ilvl="0" w:tplc="BF860D2C">
      <w:start w:val="1"/>
      <w:numFmt w:val="lowerLetter"/>
      <w:lvlText w:val="%1.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1618547E"/>
    <w:multiLevelType w:val="hybridMultilevel"/>
    <w:tmpl w:val="6D3C2898"/>
    <w:lvl w:ilvl="0" w:tplc="04210017">
      <w:start w:val="1"/>
      <w:numFmt w:val="lowerLetter"/>
      <w:lvlText w:val="%1)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18547D43"/>
    <w:multiLevelType w:val="hybridMultilevel"/>
    <w:tmpl w:val="9AD44B60"/>
    <w:lvl w:ilvl="0" w:tplc="101E9A8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85E134A"/>
    <w:multiLevelType w:val="hybridMultilevel"/>
    <w:tmpl w:val="8C5AF616"/>
    <w:lvl w:ilvl="0" w:tplc="498AC22C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189666A1"/>
    <w:multiLevelType w:val="hybridMultilevel"/>
    <w:tmpl w:val="0340F70A"/>
    <w:lvl w:ilvl="0" w:tplc="66DA24C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1A3C3189"/>
    <w:multiLevelType w:val="hybridMultilevel"/>
    <w:tmpl w:val="30F238B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AA13B41"/>
    <w:multiLevelType w:val="hybridMultilevel"/>
    <w:tmpl w:val="138C3A46"/>
    <w:lvl w:ilvl="0" w:tplc="6896C132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CC61C32"/>
    <w:multiLevelType w:val="hybridMultilevel"/>
    <w:tmpl w:val="A97CA80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D9D3F79"/>
    <w:multiLevelType w:val="hybridMultilevel"/>
    <w:tmpl w:val="711831F2"/>
    <w:lvl w:ilvl="0" w:tplc="0421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1F7F0DB6"/>
    <w:multiLevelType w:val="hybridMultilevel"/>
    <w:tmpl w:val="65D415E6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20AD547C"/>
    <w:multiLevelType w:val="hybridMultilevel"/>
    <w:tmpl w:val="A64E6A20"/>
    <w:lvl w:ilvl="0" w:tplc="817617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2C87EF3"/>
    <w:multiLevelType w:val="hybridMultilevel"/>
    <w:tmpl w:val="816ECF70"/>
    <w:lvl w:ilvl="0" w:tplc="6114CA1E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233E4BE3"/>
    <w:multiLevelType w:val="hybridMultilevel"/>
    <w:tmpl w:val="01BE1DBE"/>
    <w:lvl w:ilvl="0" w:tplc="1318D92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E495D74"/>
    <w:multiLevelType w:val="hybridMultilevel"/>
    <w:tmpl w:val="ACBC248E"/>
    <w:lvl w:ilvl="0" w:tplc="BF9419B6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2E814BFC"/>
    <w:multiLevelType w:val="hybridMultilevel"/>
    <w:tmpl w:val="8FB450F6"/>
    <w:lvl w:ilvl="0" w:tplc="820A5314">
      <w:start w:val="1"/>
      <w:numFmt w:val="upperLetter"/>
      <w:pStyle w:val="Judul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0835528"/>
    <w:multiLevelType w:val="hybridMultilevel"/>
    <w:tmpl w:val="2DAA623E"/>
    <w:lvl w:ilvl="0" w:tplc="C12C45CA">
      <w:start w:val="1"/>
      <w:numFmt w:val="lowerLetter"/>
      <w:lvlText w:val="%1)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32150B5D"/>
    <w:multiLevelType w:val="hybridMultilevel"/>
    <w:tmpl w:val="2D08064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36424537"/>
    <w:multiLevelType w:val="hybridMultilevel"/>
    <w:tmpl w:val="6A906C7A"/>
    <w:lvl w:ilvl="0" w:tplc="59CECAB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3652360B"/>
    <w:multiLevelType w:val="hybridMultilevel"/>
    <w:tmpl w:val="796CBC9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7BB32F5"/>
    <w:multiLevelType w:val="hybridMultilevel"/>
    <w:tmpl w:val="92AC46EA"/>
    <w:lvl w:ilvl="0" w:tplc="4CC6D194">
      <w:start w:val="1"/>
      <w:numFmt w:val="decimal"/>
      <w:lvlText w:val="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5" w15:restartNumberingAfterBreak="0">
    <w:nsid w:val="38C05476"/>
    <w:multiLevelType w:val="hybridMultilevel"/>
    <w:tmpl w:val="A32C4E5A"/>
    <w:lvl w:ilvl="0" w:tplc="04210017">
      <w:start w:val="1"/>
      <w:numFmt w:val="lowerLetter"/>
      <w:lvlText w:val="%1)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3AFC1871"/>
    <w:multiLevelType w:val="hybridMultilevel"/>
    <w:tmpl w:val="5F3CF888"/>
    <w:lvl w:ilvl="0" w:tplc="F8EAEC9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3B31115F"/>
    <w:multiLevelType w:val="hybridMultilevel"/>
    <w:tmpl w:val="FA72ACD0"/>
    <w:lvl w:ilvl="0" w:tplc="49E4159A">
      <w:start w:val="5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3BFD19A9"/>
    <w:multiLevelType w:val="hybridMultilevel"/>
    <w:tmpl w:val="F134D896"/>
    <w:lvl w:ilvl="0" w:tplc="04210019">
      <w:start w:val="3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3C59669A"/>
    <w:multiLevelType w:val="hybridMultilevel"/>
    <w:tmpl w:val="1AE05382"/>
    <w:lvl w:ilvl="0" w:tplc="0F26805C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410B7B5C"/>
    <w:multiLevelType w:val="hybridMultilevel"/>
    <w:tmpl w:val="EF9020BE"/>
    <w:lvl w:ilvl="0" w:tplc="E3C828A6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4AD802F4"/>
    <w:multiLevelType w:val="hybridMultilevel"/>
    <w:tmpl w:val="64E2A898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3F65B7B"/>
    <w:multiLevelType w:val="hybridMultilevel"/>
    <w:tmpl w:val="64AA3CCA"/>
    <w:lvl w:ilvl="0" w:tplc="36A4A806">
      <w:start w:val="1"/>
      <w:numFmt w:val="lowerLetter"/>
      <w:lvlText w:val="%1)"/>
      <w:lvlJc w:val="left"/>
      <w:pPr>
        <w:ind w:left="27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80" w:hanging="360"/>
      </w:pPr>
    </w:lvl>
    <w:lvl w:ilvl="2" w:tplc="0409001B" w:tentative="1">
      <w:start w:val="1"/>
      <w:numFmt w:val="lowerRoman"/>
      <w:lvlText w:val="%3."/>
      <w:lvlJc w:val="right"/>
      <w:pPr>
        <w:ind w:left="4200" w:hanging="180"/>
      </w:pPr>
    </w:lvl>
    <w:lvl w:ilvl="3" w:tplc="0409000F" w:tentative="1">
      <w:start w:val="1"/>
      <w:numFmt w:val="decimal"/>
      <w:lvlText w:val="%4."/>
      <w:lvlJc w:val="left"/>
      <w:pPr>
        <w:ind w:left="4920" w:hanging="360"/>
      </w:pPr>
    </w:lvl>
    <w:lvl w:ilvl="4" w:tplc="04090019" w:tentative="1">
      <w:start w:val="1"/>
      <w:numFmt w:val="lowerLetter"/>
      <w:lvlText w:val="%5."/>
      <w:lvlJc w:val="left"/>
      <w:pPr>
        <w:ind w:left="5640" w:hanging="360"/>
      </w:pPr>
    </w:lvl>
    <w:lvl w:ilvl="5" w:tplc="0409001B" w:tentative="1">
      <w:start w:val="1"/>
      <w:numFmt w:val="lowerRoman"/>
      <w:lvlText w:val="%6."/>
      <w:lvlJc w:val="right"/>
      <w:pPr>
        <w:ind w:left="6360" w:hanging="180"/>
      </w:pPr>
    </w:lvl>
    <w:lvl w:ilvl="6" w:tplc="0409000F" w:tentative="1">
      <w:start w:val="1"/>
      <w:numFmt w:val="decimal"/>
      <w:lvlText w:val="%7."/>
      <w:lvlJc w:val="left"/>
      <w:pPr>
        <w:ind w:left="7080" w:hanging="360"/>
      </w:pPr>
    </w:lvl>
    <w:lvl w:ilvl="7" w:tplc="04090019" w:tentative="1">
      <w:start w:val="1"/>
      <w:numFmt w:val="lowerLetter"/>
      <w:lvlText w:val="%8."/>
      <w:lvlJc w:val="left"/>
      <w:pPr>
        <w:ind w:left="7800" w:hanging="360"/>
      </w:pPr>
    </w:lvl>
    <w:lvl w:ilvl="8" w:tplc="0409001B" w:tentative="1">
      <w:start w:val="1"/>
      <w:numFmt w:val="lowerRoman"/>
      <w:lvlText w:val="%9."/>
      <w:lvlJc w:val="right"/>
      <w:pPr>
        <w:ind w:left="8520" w:hanging="180"/>
      </w:pPr>
    </w:lvl>
  </w:abstractNum>
  <w:abstractNum w:abstractNumId="33" w15:restartNumberingAfterBreak="0">
    <w:nsid w:val="545C0C5F"/>
    <w:multiLevelType w:val="hybridMultilevel"/>
    <w:tmpl w:val="92F67346"/>
    <w:lvl w:ilvl="0" w:tplc="D3749600">
      <w:start w:val="1"/>
      <w:numFmt w:val="lowerLetter"/>
      <w:lvlText w:val="%1)"/>
      <w:lvlJc w:val="left"/>
      <w:pPr>
        <w:ind w:left="180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 w15:restartNumberingAfterBreak="0">
    <w:nsid w:val="54881B92"/>
    <w:multiLevelType w:val="hybridMultilevel"/>
    <w:tmpl w:val="320447F4"/>
    <w:lvl w:ilvl="0" w:tplc="555C2A12">
      <w:start w:val="1"/>
      <w:numFmt w:val="lowerLetter"/>
      <w:lvlText w:val="%1."/>
      <w:lvlJc w:val="left"/>
      <w:pPr>
        <w:ind w:left="2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60" w:hanging="360"/>
      </w:pPr>
    </w:lvl>
    <w:lvl w:ilvl="2" w:tplc="0421001B" w:tentative="1">
      <w:start w:val="1"/>
      <w:numFmt w:val="lowerRoman"/>
      <w:lvlText w:val="%3."/>
      <w:lvlJc w:val="right"/>
      <w:pPr>
        <w:ind w:left="3480" w:hanging="180"/>
      </w:pPr>
    </w:lvl>
    <w:lvl w:ilvl="3" w:tplc="0421000F" w:tentative="1">
      <w:start w:val="1"/>
      <w:numFmt w:val="decimal"/>
      <w:lvlText w:val="%4."/>
      <w:lvlJc w:val="left"/>
      <w:pPr>
        <w:ind w:left="4200" w:hanging="360"/>
      </w:pPr>
    </w:lvl>
    <w:lvl w:ilvl="4" w:tplc="04210019" w:tentative="1">
      <w:start w:val="1"/>
      <w:numFmt w:val="lowerLetter"/>
      <w:lvlText w:val="%5."/>
      <w:lvlJc w:val="left"/>
      <w:pPr>
        <w:ind w:left="4920" w:hanging="360"/>
      </w:pPr>
    </w:lvl>
    <w:lvl w:ilvl="5" w:tplc="0421001B" w:tentative="1">
      <w:start w:val="1"/>
      <w:numFmt w:val="lowerRoman"/>
      <w:lvlText w:val="%6."/>
      <w:lvlJc w:val="right"/>
      <w:pPr>
        <w:ind w:left="5640" w:hanging="180"/>
      </w:pPr>
    </w:lvl>
    <w:lvl w:ilvl="6" w:tplc="0421000F" w:tentative="1">
      <w:start w:val="1"/>
      <w:numFmt w:val="decimal"/>
      <w:lvlText w:val="%7."/>
      <w:lvlJc w:val="left"/>
      <w:pPr>
        <w:ind w:left="6360" w:hanging="360"/>
      </w:pPr>
    </w:lvl>
    <w:lvl w:ilvl="7" w:tplc="04210019" w:tentative="1">
      <w:start w:val="1"/>
      <w:numFmt w:val="lowerLetter"/>
      <w:lvlText w:val="%8."/>
      <w:lvlJc w:val="left"/>
      <w:pPr>
        <w:ind w:left="7080" w:hanging="360"/>
      </w:pPr>
    </w:lvl>
    <w:lvl w:ilvl="8" w:tplc="0421001B" w:tentative="1">
      <w:start w:val="1"/>
      <w:numFmt w:val="lowerRoman"/>
      <w:lvlText w:val="%9."/>
      <w:lvlJc w:val="right"/>
      <w:pPr>
        <w:ind w:left="7800" w:hanging="180"/>
      </w:pPr>
    </w:lvl>
  </w:abstractNum>
  <w:abstractNum w:abstractNumId="35" w15:restartNumberingAfterBreak="0">
    <w:nsid w:val="563028DD"/>
    <w:multiLevelType w:val="hybridMultilevel"/>
    <w:tmpl w:val="E3D85564"/>
    <w:lvl w:ilvl="0" w:tplc="0421000F">
      <w:start w:val="1"/>
      <w:numFmt w:val="decimal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57117170"/>
    <w:multiLevelType w:val="hybridMultilevel"/>
    <w:tmpl w:val="E75A25EC"/>
    <w:lvl w:ilvl="0" w:tplc="E958800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58917DD6"/>
    <w:multiLevelType w:val="hybridMultilevel"/>
    <w:tmpl w:val="4E125BAA"/>
    <w:lvl w:ilvl="0" w:tplc="C12C45CA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5D316517"/>
    <w:multiLevelType w:val="hybridMultilevel"/>
    <w:tmpl w:val="94226212"/>
    <w:lvl w:ilvl="0" w:tplc="570E265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63A162C3"/>
    <w:multiLevelType w:val="hybridMultilevel"/>
    <w:tmpl w:val="9808195A"/>
    <w:lvl w:ilvl="0" w:tplc="103C4722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67DA5CDC"/>
    <w:multiLevelType w:val="hybridMultilevel"/>
    <w:tmpl w:val="AC943338"/>
    <w:lvl w:ilvl="0" w:tplc="0421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6887591D"/>
    <w:multiLevelType w:val="hybridMultilevel"/>
    <w:tmpl w:val="F782ED28"/>
    <w:lvl w:ilvl="0" w:tplc="A35EB4E2">
      <w:start w:val="1"/>
      <w:numFmt w:val="decimal"/>
      <w:lvlText w:val="%1."/>
      <w:lvlJc w:val="left"/>
      <w:pPr>
        <w:ind w:left="4169" w:hanging="360"/>
      </w:pPr>
      <w:rPr>
        <w:rFonts w:ascii="Times New Roman" w:hAnsi="Times New Roman" w:cs="Times New Roman" w:hint="default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4889" w:hanging="360"/>
      </w:pPr>
    </w:lvl>
    <w:lvl w:ilvl="2" w:tplc="0421001B" w:tentative="1">
      <w:start w:val="1"/>
      <w:numFmt w:val="lowerRoman"/>
      <w:lvlText w:val="%3."/>
      <w:lvlJc w:val="right"/>
      <w:pPr>
        <w:ind w:left="5609" w:hanging="180"/>
      </w:pPr>
    </w:lvl>
    <w:lvl w:ilvl="3" w:tplc="0421000F" w:tentative="1">
      <w:start w:val="1"/>
      <w:numFmt w:val="decimal"/>
      <w:lvlText w:val="%4."/>
      <w:lvlJc w:val="left"/>
      <w:pPr>
        <w:ind w:left="6329" w:hanging="360"/>
      </w:pPr>
    </w:lvl>
    <w:lvl w:ilvl="4" w:tplc="04210019" w:tentative="1">
      <w:start w:val="1"/>
      <w:numFmt w:val="lowerLetter"/>
      <w:lvlText w:val="%5."/>
      <w:lvlJc w:val="left"/>
      <w:pPr>
        <w:ind w:left="7049" w:hanging="360"/>
      </w:pPr>
    </w:lvl>
    <w:lvl w:ilvl="5" w:tplc="0421001B" w:tentative="1">
      <w:start w:val="1"/>
      <w:numFmt w:val="lowerRoman"/>
      <w:lvlText w:val="%6."/>
      <w:lvlJc w:val="right"/>
      <w:pPr>
        <w:ind w:left="7769" w:hanging="180"/>
      </w:pPr>
    </w:lvl>
    <w:lvl w:ilvl="6" w:tplc="0421000F" w:tentative="1">
      <w:start w:val="1"/>
      <w:numFmt w:val="decimal"/>
      <w:lvlText w:val="%7."/>
      <w:lvlJc w:val="left"/>
      <w:pPr>
        <w:ind w:left="8489" w:hanging="360"/>
      </w:pPr>
    </w:lvl>
    <w:lvl w:ilvl="7" w:tplc="04210019" w:tentative="1">
      <w:start w:val="1"/>
      <w:numFmt w:val="lowerLetter"/>
      <w:lvlText w:val="%8."/>
      <w:lvlJc w:val="left"/>
      <w:pPr>
        <w:ind w:left="9209" w:hanging="360"/>
      </w:pPr>
    </w:lvl>
    <w:lvl w:ilvl="8" w:tplc="0421001B" w:tentative="1">
      <w:start w:val="1"/>
      <w:numFmt w:val="lowerRoman"/>
      <w:lvlText w:val="%9."/>
      <w:lvlJc w:val="right"/>
      <w:pPr>
        <w:ind w:left="9929" w:hanging="180"/>
      </w:pPr>
    </w:lvl>
  </w:abstractNum>
  <w:abstractNum w:abstractNumId="42" w15:restartNumberingAfterBreak="0">
    <w:nsid w:val="6BE20A82"/>
    <w:multiLevelType w:val="hybridMultilevel"/>
    <w:tmpl w:val="B9D6B596"/>
    <w:lvl w:ilvl="0" w:tplc="5250289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6C0B2D58"/>
    <w:multiLevelType w:val="hybridMultilevel"/>
    <w:tmpl w:val="7662060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6D2D17C0"/>
    <w:multiLevelType w:val="hybridMultilevel"/>
    <w:tmpl w:val="D2E88BAE"/>
    <w:lvl w:ilvl="0" w:tplc="B5EA47F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 w15:restartNumberingAfterBreak="0">
    <w:nsid w:val="6ED243DE"/>
    <w:multiLevelType w:val="hybridMultilevel"/>
    <w:tmpl w:val="4C9A0282"/>
    <w:lvl w:ilvl="0" w:tplc="04210019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6F9E58C6"/>
    <w:multiLevelType w:val="hybridMultilevel"/>
    <w:tmpl w:val="9384D056"/>
    <w:lvl w:ilvl="0" w:tplc="01C66560">
      <w:start w:val="1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08D31DD"/>
    <w:multiLevelType w:val="hybridMultilevel"/>
    <w:tmpl w:val="6106A4B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8" w15:restartNumberingAfterBreak="0">
    <w:nsid w:val="7AA02C84"/>
    <w:multiLevelType w:val="hybridMultilevel"/>
    <w:tmpl w:val="6AF6CED2"/>
    <w:lvl w:ilvl="0" w:tplc="EED8956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 w15:restartNumberingAfterBreak="0">
    <w:nsid w:val="7B80224D"/>
    <w:multiLevelType w:val="hybridMultilevel"/>
    <w:tmpl w:val="0778F7AE"/>
    <w:lvl w:ilvl="0" w:tplc="73C252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7C5E7EED"/>
    <w:multiLevelType w:val="hybridMultilevel"/>
    <w:tmpl w:val="1B085A8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2026398269">
    <w:abstractNumId w:val="43"/>
  </w:num>
  <w:num w:numId="2" w16cid:durableId="393893867">
    <w:abstractNumId w:val="10"/>
  </w:num>
  <w:num w:numId="3" w16cid:durableId="762184512">
    <w:abstractNumId w:val="50"/>
  </w:num>
  <w:num w:numId="4" w16cid:durableId="2092655018">
    <w:abstractNumId w:val="47"/>
  </w:num>
  <w:num w:numId="5" w16cid:durableId="1653366679">
    <w:abstractNumId w:val="39"/>
  </w:num>
  <w:num w:numId="6" w16cid:durableId="1891190089">
    <w:abstractNumId w:val="21"/>
  </w:num>
  <w:num w:numId="7" w16cid:durableId="1847817221">
    <w:abstractNumId w:val="25"/>
  </w:num>
  <w:num w:numId="8" w16cid:durableId="19012201">
    <w:abstractNumId w:val="4"/>
  </w:num>
  <w:num w:numId="9" w16cid:durableId="1354258285">
    <w:abstractNumId w:val="33"/>
  </w:num>
  <w:num w:numId="10" w16cid:durableId="130828763">
    <w:abstractNumId w:val="9"/>
  </w:num>
  <w:num w:numId="11" w16cid:durableId="1746679726">
    <w:abstractNumId w:val="48"/>
  </w:num>
  <w:num w:numId="12" w16cid:durableId="166557231">
    <w:abstractNumId w:val="17"/>
  </w:num>
  <w:num w:numId="13" w16cid:durableId="1450660097">
    <w:abstractNumId w:val="0"/>
  </w:num>
  <w:num w:numId="14" w16cid:durableId="336542841">
    <w:abstractNumId w:val="38"/>
  </w:num>
  <w:num w:numId="15" w16cid:durableId="826552406">
    <w:abstractNumId w:val="42"/>
  </w:num>
  <w:num w:numId="16" w16cid:durableId="394009460">
    <w:abstractNumId w:val="29"/>
  </w:num>
  <w:num w:numId="17" w16cid:durableId="1650748648">
    <w:abstractNumId w:val="31"/>
  </w:num>
  <w:num w:numId="18" w16cid:durableId="925697344">
    <w:abstractNumId w:val="30"/>
  </w:num>
  <w:num w:numId="19" w16cid:durableId="1457214731">
    <w:abstractNumId w:val="26"/>
  </w:num>
  <w:num w:numId="20" w16cid:durableId="290283907">
    <w:abstractNumId w:val="8"/>
  </w:num>
  <w:num w:numId="21" w16cid:durableId="408381444">
    <w:abstractNumId w:val="20"/>
  </w:num>
  <w:num w:numId="22" w16cid:durableId="1419406374">
    <w:abstractNumId w:val="18"/>
  </w:num>
  <w:num w:numId="23" w16cid:durableId="2133090319">
    <w:abstractNumId w:val="44"/>
  </w:num>
  <w:num w:numId="24" w16cid:durableId="85926559">
    <w:abstractNumId w:val="15"/>
  </w:num>
  <w:num w:numId="25" w16cid:durableId="916859515">
    <w:abstractNumId w:val="5"/>
  </w:num>
  <w:num w:numId="26" w16cid:durableId="363598082">
    <w:abstractNumId w:val="1"/>
  </w:num>
  <w:num w:numId="27" w16cid:durableId="1253050229">
    <w:abstractNumId w:val="32"/>
  </w:num>
  <w:num w:numId="28" w16cid:durableId="567957941">
    <w:abstractNumId w:val="24"/>
  </w:num>
  <w:num w:numId="29" w16cid:durableId="1831556755">
    <w:abstractNumId w:val="49"/>
  </w:num>
  <w:num w:numId="30" w16cid:durableId="59638103">
    <w:abstractNumId w:val="13"/>
  </w:num>
  <w:num w:numId="31" w16cid:durableId="982127209">
    <w:abstractNumId w:val="22"/>
  </w:num>
  <w:num w:numId="32" w16cid:durableId="1915771496">
    <w:abstractNumId w:val="28"/>
  </w:num>
  <w:num w:numId="33" w16cid:durableId="344748556">
    <w:abstractNumId w:val="27"/>
  </w:num>
  <w:num w:numId="34" w16cid:durableId="324747998">
    <w:abstractNumId w:val="34"/>
  </w:num>
  <w:num w:numId="35" w16cid:durableId="1228498050">
    <w:abstractNumId w:val="45"/>
  </w:num>
  <w:num w:numId="36" w16cid:durableId="2117287598">
    <w:abstractNumId w:val="40"/>
  </w:num>
  <w:num w:numId="37" w16cid:durableId="713038445">
    <w:abstractNumId w:val="6"/>
  </w:num>
  <w:num w:numId="38" w16cid:durableId="801928346">
    <w:abstractNumId w:val="36"/>
  </w:num>
  <w:num w:numId="39" w16cid:durableId="1489709167">
    <w:abstractNumId w:val="11"/>
  </w:num>
  <w:num w:numId="40" w16cid:durableId="1342388079">
    <w:abstractNumId w:val="2"/>
  </w:num>
  <w:num w:numId="41" w16cid:durableId="873616855">
    <w:abstractNumId w:val="19"/>
  </w:num>
  <w:num w:numId="42" w16cid:durableId="1168793239">
    <w:abstractNumId w:val="19"/>
    <w:lvlOverride w:ilvl="0">
      <w:startOverride w:val="1"/>
    </w:lvlOverride>
  </w:num>
  <w:num w:numId="43" w16cid:durableId="335808598">
    <w:abstractNumId w:val="19"/>
    <w:lvlOverride w:ilvl="0">
      <w:startOverride w:val="1"/>
    </w:lvlOverride>
  </w:num>
  <w:num w:numId="44" w16cid:durableId="1316839966">
    <w:abstractNumId w:val="41"/>
  </w:num>
  <w:num w:numId="45" w16cid:durableId="502822664">
    <w:abstractNumId w:val="19"/>
    <w:lvlOverride w:ilvl="0">
      <w:startOverride w:val="1"/>
    </w:lvlOverride>
  </w:num>
  <w:num w:numId="46" w16cid:durableId="133644339">
    <w:abstractNumId w:val="19"/>
    <w:lvlOverride w:ilvl="0">
      <w:startOverride w:val="1"/>
    </w:lvlOverride>
  </w:num>
  <w:num w:numId="47" w16cid:durableId="1452285474">
    <w:abstractNumId w:val="14"/>
  </w:num>
  <w:num w:numId="48" w16cid:durableId="318964800">
    <w:abstractNumId w:val="35"/>
  </w:num>
  <w:num w:numId="49" w16cid:durableId="149828572">
    <w:abstractNumId w:val="19"/>
    <w:lvlOverride w:ilvl="0">
      <w:startOverride w:val="1"/>
    </w:lvlOverride>
  </w:num>
  <w:num w:numId="50" w16cid:durableId="2050689271">
    <w:abstractNumId w:val="12"/>
  </w:num>
  <w:num w:numId="51" w16cid:durableId="897319578">
    <w:abstractNumId w:val="7"/>
  </w:num>
  <w:num w:numId="52" w16cid:durableId="1539584097">
    <w:abstractNumId w:val="3"/>
  </w:num>
  <w:num w:numId="53" w16cid:durableId="596405556">
    <w:abstractNumId w:val="23"/>
  </w:num>
  <w:num w:numId="54" w16cid:durableId="1171531624">
    <w:abstractNumId w:val="46"/>
  </w:num>
  <w:num w:numId="55" w16cid:durableId="1808547607">
    <w:abstractNumId w:val="37"/>
  </w:num>
  <w:num w:numId="56" w16cid:durableId="1016925456">
    <w:abstractNumId w:val="19"/>
    <w:lvlOverride w:ilvl="0">
      <w:startOverride w:val="1"/>
    </w:lvlOverride>
  </w:num>
  <w:num w:numId="57" w16cid:durableId="700476148">
    <w:abstractNumId w:val="19"/>
    <w:lvlOverride w:ilvl="0">
      <w:startOverride w:val="1"/>
    </w:lvlOverride>
  </w:num>
  <w:num w:numId="58" w16cid:durableId="1509104516">
    <w:abstractNumId w:val="19"/>
    <w:lvlOverride w:ilvl="0">
      <w:startOverride w:val="1"/>
    </w:lvlOverride>
  </w:num>
  <w:num w:numId="59" w16cid:durableId="1479178612">
    <w:abstractNumId w:val="19"/>
    <w:lvlOverride w:ilvl="0">
      <w:startOverride w:val="1"/>
    </w:lvlOverride>
  </w:num>
  <w:num w:numId="60" w16cid:durableId="900553344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2EBD"/>
    <w:rsid w:val="00052EBD"/>
    <w:rsid w:val="00A242A4"/>
    <w:rsid w:val="00AB6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43CCC8"/>
  <w15:chartTrackingRefBased/>
  <w15:docId w15:val="{58212E62-5AA5-49DB-9FC6-19839A92E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2EBD"/>
    <w:rPr>
      <w:kern w:val="0"/>
      <w14:ligatures w14:val="none"/>
    </w:rPr>
  </w:style>
  <w:style w:type="paragraph" w:styleId="Judul1">
    <w:name w:val="heading 1"/>
    <w:basedOn w:val="Normal"/>
    <w:next w:val="Normal"/>
    <w:link w:val="Judul1KAR"/>
    <w:uiPriority w:val="9"/>
    <w:qFormat/>
    <w:rsid w:val="00052EBD"/>
    <w:pPr>
      <w:jc w:val="center"/>
      <w:outlineLvl w:val="0"/>
    </w:pPr>
    <w:rPr>
      <w:rFonts w:ascii="Times New Roman" w:hAnsi="Times New Roman" w:cs="Times New Roman"/>
      <w:bCs/>
      <w:sz w:val="24"/>
      <w:szCs w:val="24"/>
    </w:rPr>
  </w:style>
  <w:style w:type="paragraph" w:styleId="Judul2">
    <w:name w:val="heading 2"/>
    <w:basedOn w:val="DaftarParagraf"/>
    <w:next w:val="Normal"/>
    <w:link w:val="Judul2KAR"/>
    <w:uiPriority w:val="9"/>
    <w:unhideWhenUsed/>
    <w:qFormat/>
    <w:rsid w:val="00052EBD"/>
    <w:pPr>
      <w:numPr>
        <w:numId w:val="41"/>
      </w:numPr>
      <w:spacing w:line="480" w:lineRule="auto"/>
      <w:jc w:val="both"/>
      <w:outlineLvl w:val="1"/>
    </w:pPr>
    <w:rPr>
      <w:rFonts w:ascii="Times New Roman" w:hAnsi="Times New Roman" w:cs="Times New Roman"/>
      <w:b/>
      <w:sz w:val="24"/>
      <w:szCs w:val="24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052EBD"/>
    <w:rPr>
      <w:rFonts w:ascii="Times New Roman" w:hAnsi="Times New Roman" w:cs="Times New Roman"/>
      <w:bCs/>
      <w:kern w:val="0"/>
      <w:sz w:val="24"/>
      <w:szCs w:val="24"/>
      <w14:ligatures w14:val="none"/>
    </w:rPr>
  </w:style>
  <w:style w:type="character" w:customStyle="1" w:styleId="Judul2KAR">
    <w:name w:val="Judul 2 KAR"/>
    <w:basedOn w:val="FontParagrafDefault"/>
    <w:link w:val="Judul2"/>
    <w:uiPriority w:val="9"/>
    <w:rsid w:val="00052EBD"/>
    <w:rPr>
      <w:rFonts w:ascii="Times New Roman" w:hAnsi="Times New Roman" w:cs="Times New Roman"/>
      <w:b/>
      <w:kern w:val="0"/>
      <w:sz w:val="24"/>
      <w:szCs w:val="24"/>
      <w14:ligatures w14:val="none"/>
    </w:rPr>
  </w:style>
  <w:style w:type="paragraph" w:styleId="DaftarParagraf">
    <w:name w:val="List Paragraph"/>
    <w:aliases w:val="Body of text"/>
    <w:basedOn w:val="Normal"/>
    <w:link w:val="DaftarParagrafKAR"/>
    <w:uiPriority w:val="34"/>
    <w:qFormat/>
    <w:rsid w:val="00052EBD"/>
    <w:pPr>
      <w:ind w:left="720"/>
      <w:contextualSpacing/>
    </w:pPr>
  </w:style>
  <w:style w:type="character" w:styleId="Tempatpenampungteks">
    <w:name w:val="Placeholder Text"/>
    <w:basedOn w:val="FontParagrafDefault"/>
    <w:uiPriority w:val="99"/>
    <w:semiHidden/>
    <w:rsid w:val="00052EBD"/>
    <w:rPr>
      <w:color w:val="808080"/>
    </w:rPr>
  </w:style>
  <w:style w:type="table" w:styleId="KisiTabel">
    <w:name w:val="Table Grid"/>
    <w:basedOn w:val="TabelNormal"/>
    <w:uiPriority w:val="39"/>
    <w:rsid w:val="00052EBD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Normal"/>
    <w:uiPriority w:val="40"/>
    <w:qFormat/>
    <w:rsid w:val="00052EBD"/>
    <w:pPr>
      <w:tabs>
        <w:tab w:val="decimal" w:pos="360"/>
      </w:tabs>
      <w:spacing w:after="200" w:line="276" w:lineRule="auto"/>
    </w:pPr>
    <w:rPr>
      <w:rFonts w:eastAsiaTheme="minorEastAsia" w:cs="Times New Roman"/>
      <w:lang w:eastAsia="id-ID"/>
    </w:rPr>
  </w:style>
  <w:style w:type="paragraph" w:styleId="TeksCatatanKaki">
    <w:name w:val="footnote text"/>
    <w:basedOn w:val="Normal"/>
    <w:link w:val="TeksCatatanKakiKAR"/>
    <w:uiPriority w:val="99"/>
    <w:unhideWhenUsed/>
    <w:rsid w:val="00052EBD"/>
    <w:pPr>
      <w:spacing w:after="0" w:line="240" w:lineRule="auto"/>
    </w:pPr>
    <w:rPr>
      <w:rFonts w:eastAsiaTheme="minorEastAsia" w:cs="Times New Roman"/>
      <w:sz w:val="20"/>
      <w:szCs w:val="20"/>
      <w:lang w:eastAsia="id-ID"/>
    </w:rPr>
  </w:style>
  <w:style w:type="character" w:customStyle="1" w:styleId="TeksCatatanKakiKAR">
    <w:name w:val="Teks Catatan Kaki KAR"/>
    <w:basedOn w:val="FontParagrafDefault"/>
    <w:link w:val="TeksCatatanKaki"/>
    <w:uiPriority w:val="99"/>
    <w:rsid w:val="00052EBD"/>
    <w:rPr>
      <w:rFonts w:eastAsiaTheme="minorEastAsia" w:cs="Times New Roman"/>
      <w:kern w:val="0"/>
      <w:sz w:val="20"/>
      <w:szCs w:val="20"/>
      <w:lang w:eastAsia="id-ID"/>
      <w14:ligatures w14:val="none"/>
    </w:rPr>
  </w:style>
  <w:style w:type="character" w:styleId="PenekananHalus">
    <w:name w:val="Subtle Emphasis"/>
    <w:basedOn w:val="FontParagrafDefault"/>
    <w:uiPriority w:val="19"/>
    <w:qFormat/>
    <w:rsid w:val="00052EBD"/>
    <w:rPr>
      <w:i/>
      <w:iCs/>
    </w:rPr>
  </w:style>
  <w:style w:type="table" w:styleId="BayanganCahaya-Aksen1">
    <w:name w:val="Light Shading Accent 1"/>
    <w:basedOn w:val="TabelNormal"/>
    <w:uiPriority w:val="60"/>
    <w:rsid w:val="00052EBD"/>
    <w:pPr>
      <w:spacing w:after="0" w:line="240" w:lineRule="auto"/>
    </w:pPr>
    <w:rPr>
      <w:rFonts w:eastAsiaTheme="minorEastAsia"/>
      <w:color w:val="2F5496" w:themeColor="accent1" w:themeShade="BF"/>
      <w:kern w:val="0"/>
      <w:lang w:eastAsia="id-ID"/>
      <w14:ligatures w14:val="none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character" w:styleId="Hyperlink">
    <w:name w:val="Hyperlink"/>
    <w:basedOn w:val="FontParagrafDefault"/>
    <w:uiPriority w:val="99"/>
    <w:unhideWhenUsed/>
    <w:rsid w:val="00052EBD"/>
    <w:rPr>
      <w:color w:val="0563C1" w:themeColor="hyperlink"/>
      <w:u w:val="single"/>
    </w:rPr>
  </w:style>
  <w:style w:type="character" w:customStyle="1" w:styleId="SebutanYangBelumTerselesaikan1">
    <w:name w:val="Sebutan Yang Belum Terselesaikan1"/>
    <w:basedOn w:val="FontParagrafDefault"/>
    <w:uiPriority w:val="99"/>
    <w:semiHidden/>
    <w:unhideWhenUsed/>
    <w:rsid w:val="00052EBD"/>
    <w:rPr>
      <w:color w:val="605E5C"/>
      <w:shd w:val="clear" w:color="auto" w:fill="E1DFDD"/>
    </w:rPr>
  </w:style>
  <w:style w:type="paragraph" w:styleId="Header">
    <w:name w:val="header"/>
    <w:basedOn w:val="Normal"/>
    <w:link w:val="HeaderKAR"/>
    <w:uiPriority w:val="99"/>
    <w:unhideWhenUsed/>
    <w:rsid w:val="00052E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052EBD"/>
    <w:rPr>
      <w:kern w:val="0"/>
      <w14:ligatures w14:val="none"/>
    </w:rPr>
  </w:style>
  <w:style w:type="paragraph" w:styleId="Footer">
    <w:name w:val="footer"/>
    <w:basedOn w:val="Normal"/>
    <w:link w:val="FooterKAR"/>
    <w:uiPriority w:val="99"/>
    <w:unhideWhenUsed/>
    <w:rsid w:val="00052E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052EBD"/>
    <w:rPr>
      <w:kern w:val="0"/>
      <w14:ligatures w14:val="none"/>
    </w:rPr>
  </w:style>
  <w:style w:type="character" w:customStyle="1" w:styleId="SebutanYangBelumTerselesaikan2">
    <w:name w:val="Sebutan Yang Belum Terselesaikan2"/>
    <w:basedOn w:val="FontParagrafDefault"/>
    <w:uiPriority w:val="99"/>
    <w:semiHidden/>
    <w:unhideWhenUsed/>
    <w:rsid w:val="00052EBD"/>
    <w:rPr>
      <w:color w:val="605E5C"/>
      <w:shd w:val="clear" w:color="auto" w:fill="E1DFDD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052E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052EBD"/>
    <w:rPr>
      <w:rFonts w:ascii="Tahoma" w:hAnsi="Tahoma" w:cs="Tahoma"/>
      <w:kern w:val="0"/>
      <w:sz w:val="16"/>
      <w:szCs w:val="16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052EBD"/>
    <w:pPr>
      <w:tabs>
        <w:tab w:val="left" w:pos="992"/>
        <w:tab w:val="left" w:leader="dot" w:pos="7371"/>
        <w:tab w:val="right" w:pos="7938"/>
      </w:tabs>
      <w:spacing w:after="0" w:line="360" w:lineRule="auto"/>
    </w:pPr>
    <w:rPr>
      <w:rFonts w:ascii="Times New Roman" w:hAnsi="Times New Roman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052EBD"/>
    <w:pPr>
      <w:tabs>
        <w:tab w:val="left" w:pos="1418"/>
        <w:tab w:val="left" w:leader="dot" w:pos="7371"/>
        <w:tab w:val="right" w:pos="7938"/>
      </w:tabs>
      <w:spacing w:after="0" w:line="360" w:lineRule="auto"/>
      <w:ind w:left="992"/>
    </w:pPr>
    <w:rPr>
      <w:rFonts w:ascii="Times New Roman" w:hAnsi="Times New Roman"/>
      <w:sz w:val="24"/>
    </w:rPr>
  </w:style>
  <w:style w:type="paragraph" w:styleId="Keterangan">
    <w:name w:val="caption"/>
    <w:basedOn w:val="Normal"/>
    <w:next w:val="Normal"/>
    <w:uiPriority w:val="35"/>
    <w:unhideWhenUsed/>
    <w:qFormat/>
    <w:rsid w:val="00052EB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052EBD"/>
    <w:pPr>
      <w:spacing w:after="0"/>
    </w:pPr>
  </w:style>
  <w:style w:type="character" w:customStyle="1" w:styleId="SebutanYangBelumTerselesaikan3">
    <w:name w:val="Sebutan Yang Belum Terselesaikan3"/>
    <w:basedOn w:val="FontParagrafDefault"/>
    <w:uiPriority w:val="99"/>
    <w:semiHidden/>
    <w:unhideWhenUsed/>
    <w:rsid w:val="00052EBD"/>
    <w:rPr>
      <w:color w:val="605E5C"/>
      <w:shd w:val="clear" w:color="auto" w:fill="E1DFDD"/>
    </w:rPr>
  </w:style>
  <w:style w:type="character" w:customStyle="1" w:styleId="DaftarParagrafKAR">
    <w:name w:val="Daftar Paragraf KAR"/>
    <w:aliases w:val="Body of text KAR"/>
    <w:link w:val="DaftarParagraf"/>
    <w:uiPriority w:val="34"/>
    <w:locked/>
    <w:rsid w:val="00052EBD"/>
    <w:rPr>
      <w:kern w:val="0"/>
      <w14:ligatures w14:val="none"/>
    </w:rPr>
  </w:style>
  <w:style w:type="character" w:styleId="SebutanYangBelumTerselesaikan">
    <w:name w:val="Unresolved Mention"/>
    <w:basedOn w:val="FontParagrafDefault"/>
    <w:uiPriority w:val="99"/>
    <w:semiHidden/>
    <w:unhideWhenUsed/>
    <w:rsid w:val="00052EB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12" Type="http://schemas.openxmlformats.org/officeDocument/2006/relationships/image" Target="media/image7.jp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image" Target="media/image6.jpg"/><Relationship Id="rId5" Type="http://schemas.openxmlformats.org/officeDocument/2006/relationships/hyperlink" Target="http://m.id.wfcalcium.com/info/four-main-aplication-fields-for-%20magnesium-all-20896215.html" TargetMode="External"/><Relationship Id="rId15" Type="http://schemas.openxmlformats.org/officeDocument/2006/relationships/image" Target="media/image10.jpg"/><Relationship Id="rId10" Type="http://schemas.openxmlformats.org/officeDocument/2006/relationships/image" Target="media/image5.jp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6</Pages>
  <Words>2310</Words>
  <Characters>13168</Characters>
  <Application>Microsoft Office Word</Application>
  <DocSecurity>0</DocSecurity>
  <Lines>109</Lines>
  <Paragraphs>30</Paragraphs>
  <ScaleCrop>false</ScaleCrop>
  <Company/>
  <LinksUpToDate>false</LinksUpToDate>
  <CharactersWithSpaces>15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4-02-23T07:20:00Z</dcterms:created>
  <dcterms:modified xsi:type="dcterms:W3CDTF">2024-02-23T07:21:00Z</dcterms:modified>
</cp:coreProperties>
</file>